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69FB8A" w14:textId="77777777" w:rsidR="002E3B52" w:rsidRDefault="002E3B52" w:rsidP="002E3B52">
      <w:pPr>
        <w:pStyle w:val="Heading1"/>
      </w:pPr>
      <w:bookmarkStart w:id="0" w:name="_Toc206249114"/>
      <w:r>
        <w:t>Analysis Plan</w:t>
      </w:r>
      <w:bookmarkEnd w:id="0"/>
    </w:p>
    <w:sdt>
      <w:sdtPr>
        <w:rPr>
          <w:rFonts w:asciiTheme="minorHAnsi" w:eastAsiaTheme="minorEastAsia" w:hAnsiTheme="minorHAnsi" w:cstheme="minorBidi"/>
          <w:b w:val="0"/>
          <w:bCs w:val="0"/>
          <w:color w:val="auto"/>
          <w:kern w:val="2"/>
          <w:sz w:val="24"/>
          <w:szCs w:val="24"/>
          <w:lang w:val="en-AU" w:eastAsia="zh-CN"/>
          <w14:ligatures w14:val="standardContextual"/>
        </w:rPr>
        <w:id w:val="529304364"/>
        <w:docPartObj>
          <w:docPartGallery w:val="Table of Contents"/>
          <w:docPartUnique/>
        </w:docPartObj>
      </w:sdtPr>
      <w:sdtEndPr>
        <w:rPr>
          <w:noProof/>
        </w:rPr>
      </w:sdtEndPr>
      <w:sdtContent>
        <w:p w14:paraId="0CC14551" w14:textId="1D795ACC" w:rsidR="002E3B52" w:rsidRDefault="002E3B52">
          <w:pPr>
            <w:pStyle w:val="TOCHeading"/>
          </w:pPr>
          <w:r>
            <w:t>Table of Contents</w:t>
          </w:r>
        </w:p>
        <w:p w14:paraId="1358E128" w14:textId="2B96AFF1" w:rsidR="00D54C89" w:rsidRDefault="002E3B5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206249114" w:history="1">
            <w:r w:rsidR="00D54C89" w:rsidRPr="004E5842">
              <w:rPr>
                <w:rStyle w:val="Hyperlink"/>
                <w:noProof/>
              </w:rPr>
              <w:t>Analysis Plan</w:t>
            </w:r>
            <w:r w:rsidR="00D54C89">
              <w:rPr>
                <w:noProof/>
                <w:webHidden/>
              </w:rPr>
              <w:tab/>
            </w:r>
            <w:r w:rsidR="00D54C89">
              <w:rPr>
                <w:noProof/>
                <w:webHidden/>
              </w:rPr>
              <w:fldChar w:fldCharType="begin"/>
            </w:r>
            <w:r w:rsidR="00D54C89">
              <w:rPr>
                <w:noProof/>
                <w:webHidden/>
              </w:rPr>
              <w:instrText xml:space="preserve"> PAGEREF _Toc206249114 \h </w:instrText>
            </w:r>
            <w:r w:rsidR="00D54C89">
              <w:rPr>
                <w:noProof/>
                <w:webHidden/>
              </w:rPr>
            </w:r>
            <w:r w:rsidR="00D54C89">
              <w:rPr>
                <w:noProof/>
                <w:webHidden/>
              </w:rPr>
              <w:fldChar w:fldCharType="separate"/>
            </w:r>
            <w:r w:rsidR="00D54C89">
              <w:rPr>
                <w:noProof/>
                <w:webHidden/>
              </w:rPr>
              <w:t>1</w:t>
            </w:r>
            <w:r w:rsidR="00D54C89">
              <w:rPr>
                <w:noProof/>
                <w:webHidden/>
              </w:rPr>
              <w:fldChar w:fldCharType="end"/>
            </w:r>
          </w:hyperlink>
        </w:p>
        <w:p w14:paraId="53C26C3C" w14:textId="49EF718D" w:rsidR="00D54C89" w:rsidRDefault="00D54C89">
          <w:pPr>
            <w:pStyle w:val="TOC2"/>
            <w:tabs>
              <w:tab w:val="right" w:leader="dot" w:pos="9010"/>
            </w:tabs>
            <w:rPr>
              <w:b w:val="0"/>
              <w:bCs w:val="0"/>
              <w:noProof/>
              <w:sz w:val="24"/>
              <w:szCs w:val="24"/>
            </w:rPr>
          </w:pPr>
          <w:hyperlink w:anchor="_Toc206249115" w:history="1">
            <w:r w:rsidRPr="004E5842">
              <w:rPr>
                <w:rStyle w:val="Hyperlink"/>
                <w:noProof/>
              </w:rPr>
              <w:t>About</w:t>
            </w:r>
            <w:r>
              <w:rPr>
                <w:noProof/>
                <w:webHidden/>
              </w:rPr>
              <w:tab/>
            </w:r>
            <w:r>
              <w:rPr>
                <w:noProof/>
                <w:webHidden/>
              </w:rPr>
              <w:fldChar w:fldCharType="begin"/>
            </w:r>
            <w:r>
              <w:rPr>
                <w:noProof/>
                <w:webHidden/>
              </w:rPr>
              <w:instrText xml:space="preserve"> PAGEREF _Toc206249115 \h </w:instrText>
            </w:r>
            <w:r>
              <w:rPr>
                <w:noProof/>
                <w:webHidden/>
              </w:rPr>
            </w:r>
            <w:r>
              <w:rPr>
                <w:noProof/>
                <w:webHidden/>
              </w:rPr>
              <w:fldChar w:fldCharType="separate"/>
            </w:r>
            <w:r>
              <w:rPr>
                <w:noProof/>
                <w:webHidden/>
              </w:rPr>
              <w:t>1</w:t>
            </w:r>
            <w:r>
              <w:rPr>
                <w:noProof/>
                <w:webHidden/>
              </w:rPr>
              <w:fldChar w:fldCharType="end"/>
            </w:r>
          </w:hyperlink>
        </w:p>
        <w:p w14:paraId="64BF162E" w14:textId="25AE4D1F" w:rsidR="00D54C89" w:rsidRDefault="00D54C89">
          <w:pPr>
            <w:pStyle w:val="TOC2"/>
            <w:tabs>
              <w:tab w:val="right" w:leader="dot" w:pos="9010"/>
            </w:tabs>
            <w:rPr>
              <w:b w:val="0"/>
              <w:bCs w:val="0"/>
              <w:noProof/>
              <w:sz w:val="24"/>
              <w:szCs w:val="24"/>
            </w:rPr>
          </w:pPr>
          <w:hyperlink w:anchor="_Toc206249116" w:history="1">
            <w:r w:rsidRPr="004E5842">
              <w:rPr>
                <w:rStyle w:val="Hyperlink"/>
                <w:noProof/>
              </w:rPr>
              <w:t>Experiment Overview</w:t>
            </w:r>
            <w:r>
              <w:rPr>
                <w:noProof/>
                <w:webHidden/>
              </w:rPr>
              <w:tab/>
            </w:r>
            <w:r>
              <w:rPr>
                <w:noProof/>
                <w:webHidden/>
              </w:rPr>
              <w:fldChar w:fldCharType="begin"/>
            </w:r>
            <w:r>
              <w:rPr>
                <w:noProof/>
                <w:webHidden/>
              </w:rPr>
              <w:instrText xml:space="preserve"> PAGEREF _Toc206249116 \h </w:instrText>
            </w:r>
            <w:r>
              <w:rPr>
                <w:noProof/>
                <w:webHidden/>
              </w:rPr>
            </w:r>
            <w:r>
              <w:rPr>
                <w:noProof/>
                <w:webHidden/>
              </w:rPr>
              <w:fldChar w:fldCharType="separate"/>
            </w:r>
            <w:r>
              <w:rPr>
                <w:noProof/>
                <w:webHidden/>
              </w:rPr>
              <w:t>1</w:t>
            </w:r>
            <w:r>
              <w:rPr>
                <w:noProof/>
                <w:webHidden/>
              </w:rPr>
              <w:fldChar w:fldCharType="end"/>
            </w:r>
          </w:hyperlink>
        </w:p>
        <w:p w14:paraId="11C2E17E" w14:textId="3F7277B5" w:rsidR="00D54C89" w:rsidRDefault="00D54C89">
          <w:pPr>
            <w:pStyle w:val="TOC2"/>
            <w:tabs>
              <w:tab w:val="right" w:leader="dot" w:pos="9010"/>
            </w:tabs>
            <w:rPr>
              <w:b w:val="0"/>
              <w:bCs w:val="0"/>
              <w:noProof/>
              <w:sz w:val="24"/>
              <w:szCs w:val="24"/>
            </w:rPr>
          </w:pPr>
          <w:hyperlink w:anchor="_Toc206249117" w:history="1">
            <w:r w:rsidRPr="004E5842">
              <w:rPr>
                <w:rStyle w:val="Hyperlink"/>
                <w:noProof/>
              </w:rPr>
              <w:t>Pre-processing</w:t>
            </w:r>
            <w:r>
              <w:rPr>
                <w:noProof/>
                <w:webHidden/>
              </w:rPr>
              <w:tab/>
            </w:r>
            <w:r>
              <w:rPr>
                <w:noProof/>
                <w:webHidden/>
              </w:rPr>
              <w:fldChar w:fldCharType="begin"/>
            </w:r>
            <w:r>
              <w:rPr>
                <w:noProof/>
                <w:webHidden/>
              </w:rPr>
              <w:instrText xml:space="preserve"> PAGEREF _Toc206249117 \h </w:instrText>
            </w:r>
            <w:r>
              <w:rPr>
                <w:noProof/>
                <w:webHidden/>
              </w:rPr>
            </w:r>
            <w:r>
              <w:rPr>
                <w:noProof/>
                <w:webHidden/>
              </w:rPr>
              <w:fldChar w:fldCharType="separate"/>
            </w:r>
            <w:r>
              <w:rPr>
                <w:noProof/>
                <w:webHidden/>
              </w:rPr>
              <w:t>1</w:t>
            </w:r>
            <w:r>
              <w:rPr>
                <w:noProof/>
                <w:webHidden/>
              </w:rPr>
              <w:fldChar w:fldCharType="end"/>
            </w:r>
          </w:hyperlink>
        </w:p>
        <w:p w14:paraId="7C515F22" w14:textId="056D44F8" w:rsidR="00D54C89" w:rsidRDefault="00D54C89">
          <w:pPr>
            <w:pStyle w:val="TOC3"/>
            <w:tabs>
              <w:tab w:val="right" w:leader="dot" w:pos="9010"/>
            </w:tabs>
            <w:rPr>
              <w:noProof/>
              <w:sz w:val="24"/>
              <w:szCs w:val="24"/>
            </w:rPr>
          </w:pPr>
          <w:hyperlink w:anchor="_Toc206249118" w:history="1">
            <w:r w:rsidRPr="004E5842">
              <w:rPr>
                <w:rStyle w:val="Hyperlink"/>
                <w:noProof/>
              </w:rPr>
              <w:t>Cleaning</w:t>
            </w:r>
            <w:r>
              <w:rPr>
                <w:noProof/>
                <w:webHidden/>
              </w:rPr>
              <w:tab/>
            </w:r>
            <w:r>
              <w:rPr>
                <w:noProof/>
                <w:webHidden/>
              </w:rPr>
              <w:fldChar w:fldCharType="begin"/>
            </w:r>
            <w:r>
              <w:rPr>
                <w:noProof/>
                <w:webHidden/>
              </w:rPr>
              <w:instrText xml:space="preserve"> PAGEREF _Toc206249118 \h </w:instrText>
            </w:r>
            <w:r>
              <w:rPr>
                <w:noProof/>
                <w:webHidden/>
              </w:rPr>
            </w:r>
            <w:r>
              <w:rPr>
                <w:noProof/>
                <w:webHidden/>
              </w:rPr>
              <w:fldChar w:fldCharType="separate"/>
            </w:r>
            <w:r>
              <w:rPr>
                <w:noProof/>
                <w:webHidden/>
              </w:rPr>
              <w:t>1</w:t>
            </w:r>
            <w:r>
              <w:rPr>
                <w:noProof/>
                <w:webHidden/>
              </w:rPr>
              <w:fldChar w:fldCharType="end"/>
            </w:r>
          </w:hyperlink>
        </w:p>
        <w:p w14:paraId="58BB9CAD" w14:textId="0DB5F816" w:rsidR="00D54C89" w:rsidRDefault="00D54C89">
          <w:pPr>
            <w:pStyle w:val="TOC3"/>
            <w:tabs>
              <w:tab w:val="right" w:leader="dot" w:pos="9010"/>
            </w:tabs>
            <w:rPr>
              <w:noProof/>
              <w:sz w:val="24"/>
              <w:szCs w:val="24"/>
            </w:rPr>
          </w:pPr>
          <w:hyperlink w:anchor="_Toc206249119" w:history="1">
            <w:r w:rsidRPr="004E5842">
              <w:rPr>
                <w:rStyle w:val="Hyperlink"/>
                <w:noProof/>
              </w:rPr>
              <w:t>Parcellation</w:t>
            </w:r>
            <w:r>
              <w:rPr>
                <w:noProof/>
                <w:webHidden/>
              </w:rPr>
              <w:tab/>
            </w:r>
            <w:r>
              <w:rPr>
                <w:noProof/>
                <w:webHidden/>
              </w:rPr>
              <w:fldChar w:fldCharType="begin"/>
            </w:r>
            <w:r>
              <w:rPr>
                <w:noProof/>
                <w:webHidden/>
              </w:rPr>
              <w:instrText xml:space="preserve"> PAGEREF _Toc206249119 \h </w:instrText>
            </w:r>
            <w:r>
              <w:rPr>
                <w:noProof/>
                <w:webHidden/>
              </w:rPr>
            </w:r>
            <w:r>
              <w:rPr>
                <w:noProof/>
                <w:webHidden/>
              </w:rPr>
              <w:fldChar w:fldCharType="separate"/>
            </w:r>
            <w:r>
              <w:rPr>
                <w:noProof/>
                <w:webHidden/>
              </w:rPr>
              <w:t>2</w:t>
            </w:r>
            <w:r>
              <w:rPr>
                <w:noProof/>
                <w:webHidden/>
              </w:rPr>
              <w:fldChar w:fldCharType="end"/>
            </w:r>
          </w:hyperlink>
        </w:p>
        <w:p w14:paraId="30768678" w14:textId="71BD9F6A" w:rsidR="00D54C89" w:rsidRDefault="00D54C89">
          <w:pPr>
            <w:pStyle w:val="TOC2"/>
            <w:tabs>
              <w:tab w:val="right" w:leader="dot" w:pos="9010"/>
            </w:tabs>
            <w:rPr>
              <w:b w:val="0"/>
              <w:bCs w:val="0"/>
              <w:noProof/>
              <w:sz w:val="24"/>
              <w:szCs w:val="24"/>
            </w:rPr>
          </w:pPr>
          <w:hyperlink w:anchor="_Toc206249120" w:history="1">
            <w:r w:rsidRPr="004E5842">
              <w:rPr>
                <w:rStyle w:val="Hyperlink"/>
                <w:noProof/>
              </w:rPr>
              <w:t>HMM Model</w:t>
            </w:r>
            <w:r>
              <w:rPr>
                <w:noProof/>
                <w:webHidden/>
              </w:rPr>
              <w:tab/>
            </w:r>
            <w:r>
              <w:rPr>
                <w:noProof/>
                <w:webHidden/>
              </w:rPr>
              <w:fldChar w:fldCharType="begin"/>
            </w:r>
            <w:r>
              <w:rPr>
                <w:noProof/>
                <w:webHidden/>
              </w:rPr>
              <w:instrText xml:space="preserve"> PAGEREF _Toc206249120 \h </w:instrText>
            </w:r>
            <w:r>
              <w:rPr>
                <w:noProof/>
                <w:webHidden/>
              </w:rPr>
            </w:r>
            <w:r>
              <w:rPr>
                <w:noProof/>
                <w:webHidden/>
              </w:rPr>
              <w:fldChar w:fldCharType="separate"/>
            </w:r>
            <w:r>
              <w:rPr>
                <w:noProof/>
                <w:webHidden/>
              </w:rPr>
              <w:t>2</w:t>
            </w:r>
            <w:r>
              <w:rPr>
                <w:noProof/>
                <w:webHidden/>
              </w:rPr>
              <w:fldChar w:fldCharType="end"/>
            </w:r>
          </w:hyperlink>
        </w:p>
        <w:p w14:paraId="4E117977" w14:textId="26F65CCD" w:rsidR="00D54C89" w:rsidRDefault="00D54C89">
          <w:pPr>
            <w:pStyle w:val="TOC2"/>
            <w:tabs>
              <w:tab w:val="right" w:leader="dot" w:pos="9010"/>
            </w:tabs>
            <w:rPr>
              <w:b w:val="0"/>
              <w:bCs w:val="0"/>
              <w:noProof/>
              <w:sz w:val="24"/>
              <w:szCs w:val="24"/>
            </w:rPr>
          </w:pPr>
          <w:hyperlink w:anchor="_Toc206249121" w:history="1">
            <w:r w:rsidRPr="004E5842">
              <w:rPr>
                <w:rStyle w:val="Hyperlink"/>
                <w:noProof/>
              </w:rPr>
              <w:t>Hypotheses</w:t>
            </w:r>
            <w:r>
              <w:rPr>
                <w:noProof/>
                <w:webHidden/>
              </w:rPr>
              <w:tab/>
            </w:r>
            <w:r>
              <w:rPr>
                <w:noProof/>
                <w:webHidden/>
              </w:rPr>
              <w:fldChar w:fldCharType="begin"/>
            </w:r>
            <w:r>
              <w:rPr>
                <w:noProof/>
                <w:webHidden/>
              </w:rPr>
              <w:instrText xml:space="preserve"> PAGEREF _Toc206249121 \h </w:instrText>
            </w:r>
            <w:r>
              <w:rPr>
                <w:noProof/>
                <w:webHidden/>
              </w:rPr>
            </w:r>
            <w:r>
              <w:rPr>
                <w:noProof/>
                <w:webHidden/>
              </w:rPr>
              <w:fldChar w:fldCharType="separate"/>
            </w:r>
            <w:r>
              <w:rPr>
                <w:noProof/>
                <w:webHidden/>
              </w:rPr>
              <w:t>2</w:t>
            </w:r>
            <w:r>
              <w:rPr>
                <w:noProof/>
                <w:webHidden/>
              </w:rPr>
              <w:fldChar w:fldCharType="end"/>
            </w:r>
          </w:hyperlink>
        </w:p>
        <w:p w14:paraId="6D8CE9C6" w14:textId="0F6DBC33" w:rsidR="002E3B52" w:rsidRDefault="002E3B52">
          <w:r>
            <w:rPr>
              <w:b/>
              <w:bCs/>
              <w:noProof/>
            </w:rPr>
            <w:fldChar w:fldCharType="end"/>
          </w:r>
        </w:p>
      </w:sdtContent>
    </w:sdt>
    <w:p w14:paraId="12E38BF7" w14:textId="77777777" w:rsidR="002E3B52" w:rsidRPr="00223C80" w:rsidRDefault="002E3B52" w:rsidP="002E3B52"/>
    <w:p w14:paraId="3E7D4A5D" w14:textId="77777777" w:rsidR="002E3B52" w:rsidRDefault="002E3B52" w:rsidP="002E3B52">
      <w:pPr>
        <w:pStyle w:val="Heading2"/>
      </w:pPr>
      <w:bookmarkStart w:id="1" w:name="_Toc206249115"/>
      <w:r>
        <w:t>About</w:t>
      </w:r>
      <w:bookmarkEnd w:id="1"/>
    </w:p>
    <w:p w14:paraId="679A9E23" w14:textId="77777777" w:rsidR="002E3B52" w:rsidRDefault="002E3B52" w:rsidP="002E3B52">
      <w:r>
        <w:t>This analysis plan pertains to the fMRI-BOLD data from a movie viewing task for the HMM Video studies. At the time of writing the analysis plan, data acquisition was completed but no statistical analyses were conducted. See GitHub link for timestamps on analysis pipeline (</w:t>
      </w:r>
      <w:hyperlink r:id="rId6" w:history="1">
        <w:r w:rsidRPr="007C4192">
          <w:rPr>
            <w:rStyle w:val="Hyperlink"/>
          </w:rPr>
          <w:t>https://github.com/jxli25/Video_HMM</w:t>
        </w:r>
      </w:hyperlink>
      <w:r>
        <w:t xml:space="preserve">). </w:t>
      </w:r>
      <w:r w:rsidRPr="00924227">
        <w:rPr>
          <w:color w:val="000000" w:themeColor="text1"/>
        </w:rPr>
        <w:t>Analyses will only take place once this analysis plan has been uploaded, and time stamped on the Open Science Framework.</w:t>
      </w:r>
      <w:r w:rsidRPr="005C5990">
        <w:rPr>
          <w:color w:val="FF0000"/>
        </w:rPr>
        <w:t xml:space="preserve"> </w:t>
      </w:r>
      <w:r>
        <w:t>If the researchers decide to conduct additional analysis, this will be stated in any publication (“post-hoc analyses”).</w:t>
      </w:r>
    </w:p>
    <w:p w14:paraId="31B18214" w14:textId="77777777" w:rsidR="002E3B52" w:rsidRDefault="002E3B52" w:rsidP="002E3B52"/>
    <w:p w14:paraId="01D7F92F" w14:textId="66E6F7C2" w:rsidR="002E3B52" w:rsidRDefault="00D54C89" w:rsidP="002E3B52">
      <w:pPr>
        <w:pStyle w:val="Heading2"/>
      </w:pPr>
      <w:r>
        <w:t>Data Collection</w:t>
      </w:r>
    </w:p>
    <w:p w14:paraId="3589F673" w14:textId="5F2AF3CF" w:rsidR="002E3B52" w:rsidRDefault="002E3B52" w:rsidP="002E3B52">
      <w:r>
        <w:t xml:space="preserve">The experiment involved showing participants a </w:t>
      </w:r>
      <w:proofErr w:type="gramStart"/>
      <w:r>
        <w:t>4 minute</w:t>
      </w:r>
      <w:proofErr w:type="gramEnd"/>
      <w:r>
        <w:t xml:space="preserve"> video stimulus. </w:t>
      </w:r>
      <w:commentRangeStart w:id="2"/>
      <w:r w:rsidRPr="0095228C">
        <w:rPr>
          <w:color w:val="FF0000"/>
        </w:rPr>
        <w:t xml:space="preserve">Approximately </w:t>
      </w:r>
      <w:commentRangeEnd w:id="2"/>
      <w:r w:rsidR="00D54C89">
        <w:rPr>
          <w:rStyle w:val="CommentReference"/>
        </w:rPr>
        <w:commentReference w:id="2"/>
      </w:r>
      <w:r>
        <w:t>40 of these participants had a diagnosed psychotic illness, and 40 were controls. fMRI-BOLD scans were conducted on participants during movie viewing.</w:t>
      </w:r>
      <w:r w:rsidR="0018031A">
        <w:t xml:space="preserve"> Participants also completed the following rating scales:</w:t>
      </w:r>
    </w:p>
    <w:p w14:paraId="1E71689F" w14:textId="77777777" w:rsidR="0018031A" w:rsidRDefault="0018031A" w:rsidP="0018031A">
      <w:r>
        <w:t>•</w:t>
      </w:r>
      <w:r>
        <w:tab/>
      </w:r>
      <w:commentRangeStart w:id="3"/>
      <w:r>
        <w:t>Positive and Negative Symptom Scale (PANSS)</w:t>
      </w:r>
      <w:commentRangeEnd w:id="3"/>
      <w:r>
        <w:rPr>
          <w:rStyle w:val="CommentReference"/>
        </w:rPr>
        <w:commentReference w:id="3"/>
      </w:r>
    </w:p>
    <w:p w14:paraId="7FC76B1B" w14:textId="77777777" w:rsidR="0018031A" w:rsidRDefault="0018031A" w:rsidP="0018031A">
      <w:r>
        <w:t>•</w:t>
      </w:r>
      <w:r>
        <w:tab/>
        <w:t>Hamilton Depression Rating Scale (HDRS)</w:t>
      </w:r>
    </w:p>
    <w:p w14:paraId="2064F8BA" w14:textId="77777777" w:rsidR="0018031A" w:rsidRDefault="0018031A" w:rsidP="0018031A">
      <w:r>
        <w:t>•</w:t>
      </w:r>
      <w:r>
        <w:tab/>
        <w:t>Young Mania Rating Scale (YMRS)</w:t>
      </w:r>
    </w:p>
    <w:p w14:paraId="5CA6AC3E" w14:textId="77777777" w:rsidR="0018031A" w:rsidRDefault="0018031A" w:rsidP="0018031A">
      <w:r>
        <w:t>•</w:t>
      </w:r>
      <w:r>
        <w:tab/>
        <w:t>Simpsons-Angus Scale (SAS) for extrapyramidal side effects</w:t>
      </w:r>
    </w:p>
    <w:p w14:paraId="012ABAF7" w14:textId="77777777" w:rsidR="0018031A" w:rsidRDefault="0018031A" w:rsidP="0018031A">
      <w:r>
        <w:t>•</w:t>
      </w:r>
      <w:r>
        <w:tab/>
        <w:t>Clinical Global Impression – Severity (CGI-S), a measure of symptom severity</w:t>
      </w:r>
    </w:p>
    <w:p w14:paraId="3996CF87" w14:textId="5F53538B" w:rsidR="0018031A" w:rsidRDefault="0018031A" w:rsidP="0018031A">
      <w:r>
        <w:lastRenderedPageBreak/>
        <w:t>•</w:t>
      </w:r>
      <w:r>
        <w:tab/>
        <w:t>Social and Occupational Functioning Assessment Scale (SOFAS), a continuous measure of overall functioning</w:t>
      </w:r>
    </w:p>
    <w:p w14:paraId="296ECB87" w14:textId="68F883A0" w:rsidR="00924227" w:rsidRDefault="00924227" w:rsidP="002E3B52">
      <w:r>
        <w:t>We from the above complete dataset, we will randomly assign 10 experimental and 10 control participants to a hold-out dataset (HOD) used for analysis.</w:t>
      </w:r>
    </w:p>
    <w:p w14:paraId="4F97BACF" w14:textId="77777777" w:rsidR="002E3B52" w:rsidRDefault="002E3B52" w:rsidP="002E3B52"/>
    <w:p w14:paraId="09C6C880" w14:textId="001681CC" w:rsidR="002E3B52" w:rsidRDefault="002E3B52" w:rsidP="002E3B52">
      <w:pPr>
        <w:pStyle w:val="Heading2"/>
      </w:pPr>
      <w:bookmarkStart w:id="4" w:name="_Toc206249117"/>
      <w:r>
        <w:t>Pre-processing</w:t>
      </w:r>
      <w:bookmarkEnd w:id="4"/>
    </w:p>
    <w:p w14:paraId="77DCAA63" w14:textId="178F3373" w:rsidR="002E3B52" w:rsidRDefault="002E3B52" w:rsidP="002E3B52">
      <w:pPr>
        <w:pStyle w:val="Heading3"/>
      </w:pPr>
      <w:bookmarkStart w:id="5" w:name="_Toc206249118"/>
      <w:commentRangeStart w:id="6"/>
      <w:r>
        <w:t>Cleaning</w:t>
      </w:r>
      <w:bookmarkEnd w:id="5"/>
      <w:commentRangeEnd w:id="6"/>
      <w:r w:rsidR="00A42D8C">
        <w:rPr>
          <w:rStyle w:val="CommentReference"/>
          <w:rFonts w:eastAsiaTheme="minorEastAsia" w:cstheme="minorBidi"/>
          <w:color w:val="auto"/>
        </w:rPr>
        <w:commentReference w:id="6"/>
      </w:r>
    </w:p>
    <w:p w14:paraId="2DBF93AE" w14:textId="5963BFD0" w:rsidR="002E3B52" w:rsidRPr="002E3B52" w:rsidRDefault="002E3B52" w:rsidP="002E3B52">
      <w:r>
        <w:t xml:space="preserve">Scans were normalised to the </w:t>
      </w:r>
      <w:proofErr w:type="spellStart"/>
      <w:r w:rsidRPr="002E3B52">
        <w:t>the</w:t>
      </w:r>
      <w:proofErr w:type="spellEnd"/>
      <w:r w:rsidRPr="002E3B52">
        <w:t xml:space="preserve"> MNI152NLin6Asym standard space</w:t>
      </w:r>
      <w:r>
        <w:t>. Head-motion related movement artefacts were removed. A band-pass filter was applied (high pass = 0.01Hz, low pass = 0.15Hz) to filter out large scale frequency drifts and physiological noise. Spatial smoothing was not applied.</w:t>
      </w:r>
    </w:p>
    <w:p w14:paraId="2AEC9678" w14:textId="5E09297C" w:rsidR="002E3B52" w:rsidRDefault="002E3B52" w:rsidP="002E3B52">
      <w:pPr>
        <w:pStyle w:val="Heading3"/>
      </w:pPr>
      <w:bookmarkStart w:id="7" w:name="_Toc206249119"/>
      <w:r>
        <w:t>Parcellation</w:t>
      </w:r>
      <w:bookmarkEnd w:id="7"/>
    </w:p>
    <w:p w14:paraId="76E92CB5" w14:textId="7E63D1EB" w:rsidR="00D54C89" w:rsidRDefault="002E3B52" w:rsidP="00D54C89">
      <w:r>
        <w:t xml:space="preserve">fMRI-BOLD sequences were standardised and parcellated according to the Yeo-17-thick atlas. </w:t>
      </w:r>
    </w:p>
    <w:p w14:paraId="18C22C83" w14:textId="48E6AD93" w:rsidR="002E3B52" w:rsidRDefault="00D54C89" w:rsidP="002E3B52">
      <w:pPr>
        <w:pStyle w:val="Heading2"/>
      </w:pPr>
      <w:bookmarkStart w:id="8" w:name="_Toc206249120"/>
      <w:r>
        <w:t>HMM Model</w:t>
      </w:r>
      <w:bookmarkEnd w:id="8"/>
    </w:p>
    <w:p w14:paraId="253FF9F2" w14:textId="4E3DD3D0" w:rsidR="00A42D8C" w:rsidRPr="00A42D8C" w:rsidRDefault="00A42D8C" w:rsidP="00A42D8C">
      <w:pPr>
        <w:pStyle w:val="Heading3"/>
      </w:pPr>
      <w:r>
        <w:t>Training</w:t>
      </w:r>
    </w:p>
    <w:p w14:paraId="2D0482D9" w14:textId="1CD789D4" w:rsidR="002E3B52" w:rsidRDefault="00D54C89" w:rsidP="002E3B52">
      <w:r>
        <w:t>We will train an HMM Model on our data after subtracting a hold-out dataset of 10 control group and 10 experimental group participants. The settings as per Table 1 will be used for this model.</w:t>
      </w:r>
    </w:p>
    <w:p w14:paraId="2261DEAB" w14:textId="3683EAD0" w:rsidR="00D54C89" w:rsidRDefault="00D54C89" w:rsidP="00D54C89">
      <w:pPr>
        <w:pStyle w:val="Caption"/>
        <w:keepNext/>
      </w:pPr>
      <w:r>
        <w:t xml:space="preserve">Table </w:t>
      </w:r>
      <w:r w:rsidR="00A42D8C">
        <w:fldChar w:fldCharType="begin"/>
      </w:r>
      <w:r w:rsidR="00A42D8C">
        <w:instrText xml:space="preserve"> SEQ Table \* ARABIC </w:instrText>
      </w:r>
      <w:r w:rsidR="00A42D8C">
        <w:fldChar w:fldCharType="separate"/>
      </w:r>
      <w:r w:rsidR="00A42D8C">
        <w:rPr>
          <w:noProof/>
        </w:rPr>
        <w:t>1</w:t>
      </w:r>
      <w:r w:rsidR="00A42D8C">
        <w:rPr>
          <w:noProof/>
        </w:rPr>
        <w:fldChar w:fldCharType="end"/>
      </w:r>
      <w:r>
        <w:t>HMM Model input settings for object Options on MATLAB using the HMM-MAR package</w:t>
      </w:r>
    </w:p>
    <w:tbl>
      <w:tblPr>
        <w:tblStyle w:val="TableGrid"/>
        <w:tblW w:w="0" w:type="auto"/>
        <w:tblLook w:val="04A0" w:firstRow="1" w:lastRow="0" w:firstColumn="1" w:lastColumn="0" w:noHBand="0" w:noVBand="1"/>
      </w:tblPr>
      <w:tblGrid>
        <w:gridCol w:w="2830"/>
        <w:gridCol w:w="6180"/>
      </w:tblGrid>
      <w:tr w:rsidR="00D54C89" w14:paraId="65B56BEE" w14:textId="77777777" w:rsidTr="00D54C89">
        <w:tc>
          <w:tcPr>
            <w:tcW w:w="2830" w:type="dxa"/>
          </w:tcPr>
          <w:p w14:paraId="3E62DC57" w14:textId="770DD045" w:rsidR="00D54C89" w:rsidRDefault="00D54C89" w:rsidP="002E3B52">
            <w:r>
              <w:t>Options. _______</w:t>
            </w:r>
          </w:p>
        </w:tc>
        <w:tc>
          <w:tcPr>
            <w:tcW w:w="6180" w:type="dxa"/>
          </w:tcPr>
          <w:p w14:paraId="71ABC51A" w14:textId="18A566F7" w:rsidR="00D54C89" w:rsidRDefault="00D54C89" w:rsidP="002E3B52">
            <w:r>
              <w:t>Setting</w:t>
            </w:r>
          </w:p>
        </w:tc>
      </w:tr>
      <w:tr w:rsidR="00D54C89" w14:paraId="529B6FFF" w14:textId="77777777" w:rsidTr="00D54C89">
        <w:tc>
          <w:tcPr>
            <w:tcW w:w="2830" w:type="dxa"/>
          </w:tcPr>
          <w:p w14:paraId="7BFA8277" w14:textId="67FBCBB1" w:rsidR="00D54C89" w:rsidRDefault="00D54C89" w:rsidP="002E3B52">
            <w:r>
              <w:t>K</w:t>
            </w:r>
          </w:p>
        </w:tc>
        <w:tc>
          <w:tcPr>
            <w:tcW w:w="6180" w:type="dxa"/>
          </w:tcPr>
          <w:p w14:paraId="546C1CD8" w14:textId="7BFAFCB2" w:rsidR="00D54C89" w:rsidRDefault="00924227" w:rsidP="002E3B52">
            <w:commentRangeStart w:id="9"/>
            <w:r>
              <w:t>15</w:t>
            </w:r>
            <w:commentRangeEnd w:id="9"/>
            <w:r>
              <w:rPr>
                <w:rStyle w:val="CommentReference"/>
              </w:rPr>
              <w:commentReference w:id="9"/>
            </w:r>
          </w:p>
        </w:tc>
      </w:tr>
      <w:tr w:rsidR="00D54C89" w14:paraId="3D31C8C6" w14:textId="77777777" w:rsidTr="00D54C89">
        <w:tc>
          <w:tcPr>
            <w:tcW w:w="2830" w:type="dxa"/>
          </w:tcPr>
          <w:p w14:paraId="30246833" w14:textId="5D73AA2C" w:rsidR="00D54C89" w:rsidRDefault="00D54C89" w:rsidP="002E3B52">
            <w:proofErr w:type="spellStart"/>
            <w:r>
              <w:t>covtype</w:t>
            </w:r>
            <w:proofErr w:type="spellEnd"/>
          </w:p>
        </w:tc>
        <w:tc>
          <w:tcPr>
            <w:tcW w:w="6180" w:type="dxa"/>
          </w:tcPr>
          <w:p w14:paraId="7FBE28D7" w14:textId="4A071FEF" w:rsidR="00D54C89" w:rsidRDefault="00D54C89" w:rsidP="002E3B52">
            <w:r>
              <w:t>full</w:t>
            </w:r>
          </w:p>
        </w:tc>
      </w:tr>
      <w:tr w:rsidR="00D54C89" w14:paraId="10301C0F" w14:textId="77777777" w:rsidTr="00D54C89">
        <w:tc>
          <w:tcPr>
            <w:tcW w:w="2830" w:type="dxa"/>
          </w:tcPr>
          <w:p w14:paraId="39F039C2" w14:textId="3FCDBFA0" w:rsidR="00D54C89" w:rsidRDefault="00D54C89" w:rsidP="002E3B52">
            <w:proofErr w:type="spellStart"/>
            <w:r>
              <w:t>DirichletDiag</w:t>
            </w:r>
            <w:proofErr w:type="spellEnd"/>
          </w:p>
        </w:tc>
        <w:tc>
          <w:tcPr>
            <w:tcW w:w="6180" w:type="dxa"/>
          </w:tcPr>
          <w:p w14:paraId="389BCC15" w14:textId="3E0243DC" w:rsidR="002D1035" w:rsidRPr="002D1035" w:rsidRDefault="00924227" w:rsidP="002E3B52">
            <w:pPr>
              <w:rPr>
                <w:color w:val="000000" w:themeColor="text1"/>
              </w:rPr>
            </w:pPr>
            <w:r w:rsidRPr="002D1035">
              <w:rPr>
                <w:color w:val="000000" w:themeColor="text1"/>
              </w:rPr>
              <w:t xml:space="preserve">Will use HOD to estimate optimal </w:t>
            </w:r>
            <w:proofErr w:type="spellStart"/>
            <w:r w:rsidRPr="002D1035">
              <w:rPr>
                <w:color w:val="000000" w:themeColor="text1"/>
              </w:rPr>
              <w:t>DirichetDiag</w:t>
            </w:r>
            <w:proofErr w:type="spellEnd"/>
            <w:r w:rsidRPr="002D1035">
              <w:rPr>
                <w:color w:val="000000" w:themeColor="text1"/>
              </w:rPr>
              <w:t xml:space="preserve"> out of</w:t>
            </w:r>
            <w:r w:rsidR="002D1035" w:rsidRPr="002D1035">
              <w:rPr>
                <w:color w:val="000000" w:themeColor="text1"/>
              </w:rPr>
              <w:t xml:space="preserve"> candidate</w:t>
            </w:r>
            <w:r w:rsidR="00A07927">
              <w:rPr>
                <w:color w:val="000000" w:themeColor="text1"/>
              </w:rPr>
              <w:t xml:space="preserve"> </w:t>
            </w:r>
            <w:proofErr w:type="gramStart"/>
            <w:r w:rsidR="002D1035" w:rsidRPr="002D1035">
              <w:rPr>
                <w:color w:val="000000" w:themeColor="text1"/>
              </w:rPr>
              <w:t xml:space="preserve">priors  </w:t>
            </w:r>
            <w:r w:rsidR="00A07927">
              <w:rPr>
                <w:color w:val="000000" w:themeColor="text1"/>
              </w:rPr>
              <w:t>(</w:t>
            </w:r>
            <w:commentRangeStart w:id="10"/>
            <w:proofErr w:type="gramEnd"/>
            <w:r w:rsidRPr="002D1035">
              <w:rPr>
                <w:color w:val="000000" w:themeColor="text1"/>
              </w:rPr>
              <w:t>0.5, 1, 2, 5, 10</w:t>
            </w:r>
            <w:r w:rsidR="00A07927">
              <w:rPr>
                <w:color w:val="000000" w:themeColor="text1"/>
              </w:rPr>
              <w:t>)</w:t>
            </w:r>
            <w:r w:rsidR="002D1035" w:rsidRPr="002D1035">
              <w:rPr>
                <w:color w:val="000000" w:themeColor="text1"/>
              </w:rPr>
              <w:t>.</w:t>
            </w:r>
            <w:commentRangeEnd w:id="10"/>
            <w:r w:rsidR="002D1035" w:rsidRPr="002D1035">
              <w:rPr>
                <w:rStyle w:val="CommentReference"/>
                <w:color w:val="000000" w:themeColor="text1"/>
              </w:rPr>
              <w:commentReference w:id="10"/>
            </w:r>
          </w:p>
          <w:p w14:paraId="5F94F2FA" w14:textId="77777777" w:rsidR="002D1035" w:rsidRPr="002D1035" w:rsidRDefault="002D1035" w:rsidP="002E3B52">
            <w:pPr>
              <w:rPr>
                <w:color w:val="000000" w:themeColor="text1"/>
              </w:rPr>
            </w:pPr>
            <w:commentRangeStart w:id="11"/>
            <w:r w:rsidRPr="002D1035">
              <w:rPr>
                <w:color w:val="000000" w:themeColor="text1"/>
              </w:rPr>
              <w:t xml:space="preserve">For each </w:t>
            </w:r>
            <w:proofErr w:type="spellStart"/>
            <w:r w:rsidRPr="002D1035">
              <w:rPr>
                <w:color w:val="000000" w:themeColor="text1"/>
              </w:rPr>
              <w:t>candidate_prior</w:t>
            </w:r>
            <w:proofErr w:type="spellEnd"/>
            <w:r w:rsidRPr="002D1035">
              <w:rPr>
                <w:color w:val="000000" w:themeColor="text1"/>
              </w:rPr>
              <w:t xml:space="preserve">, fit HMM to the training set with the specified </w:t>
            </w:r>
            <w:proofErr w:type="spellStart"/>
            <w:r w:rsidRPr="002D1035">
              <w:rPr>
                <w:color w:val="000000" w:themeColor="text1"/>
              </w:rPr>
              <w:t>Dirichet</w:t>
            </w:r>
            <w:proofErr w:type="spellEnd"/>
            <w:r w:rsidRPr="002D1035">
              <w:rPr>
                <w:color w:val="000000" w:themeColor="text1"/>
              </w:rPr>
              <w:t xml:space="preserve"> prior.</w:t>
            </w:r>
            <w:commentRangeEnd w:id="11"/>
            <w:r w:rsidRPr="002D1035">
              <w:rPr>
                <w:rStyle w:val="CommentReference"/>
                <w:color w:val="000000" w:themeColor="text1"/>
              </w:rPr>
              <w:commentReference w:id="11"/>
            </w:r>
          </w:p>
          <w:p w14:paraId="25F1B22A" w14:textId="77777777" w:rsidR="002D1035" w:rsidRPr="002D1035" w:rsidRDefault="002D1035" w:rsidP="002E3B52">
            <w:pPr>
              <w:rPr>
                <w:color w:val="000000" w:themeColor="text1"/>
              </w:rPr>
            </w:pPr>
            <w:r w:rsidRPr="002D1035">
              <w:rPr>
                <w:color w:val="000000" w:themeColor="text1"/>
              </w:rPr>
              <w:t>For each trained model, compute how well it predicts the hold-out data.</w:t>
            </w:r>
          </w:p>
          <w:p w14:paraId="47627E80" w14:textId="77777777" w:rsidR="002D1035" w:rsidRPr="002D1035" w:rsidRDefault="002D1035" w:rsidP="002D1035">
            <w:pPr>
              <w:pStyle w:val="ListParagraph"/>
              <w:numPr>
                <w:ilvl w:val="0"/>
                <w:numId w:val="3"/>
              </w:numPr>
              <w:rPr>
                <w:color w:val="000000" w:themeColor="text1"/>
              </w:rPr>
            </w:pPr>
            <w:r w:rsidRPr="002D1035">
              <w:rPr>
                <w:color w:val="000000" w:themeColor="text1"/>
              </w:rPr>
              <w:t>Predictive log-likelihood; use learned parameters to evaluate likelihood of the hold-out sequence</w:t>
            </w:r>
          </w:p>
          <w:p w14:paraId="41A1D183" w14:textId="77777777" w:rsidR="002D1035" w:rsidRPr="002D1035" w:rsidRDefault="002D1035" w:rsidP="002D1035">
            <w:pPr>
              <w:pStyle w:val="ListParagraph"/>
              <w:numPr>
                <w:ilvl w:val="0"/>
                <w:numId w:val="3"/>
              </w:numPr>
              <w:rPr>
                <w:color w:val="000000" w:themeColor="text1"/>
              </w:rPr>
            </w:pPr>
            <w:r w:rsidRPr="002D1035">
              <w:rPr>
                <w:color w:val="000000" w:themeColor="text1"/>
              </w:rPr>
              <w:t>Free energy; Evaluate the variational free energy on unseen data</w:t>
            </w:r>
          </w:p>
          <w:p w14:paraId="4FE49B8C" w14:textId="604BE963" w:rsidR="002D1035" w:rsidRPr="002D1035" w:rsidRDefault="002D1035" w:rsidP="002D1035">
            <w:pPr>
              <w:rPr>
                <w:color w:val="FF0000"/>
              </w:rPr>
            </w:pPr>
            <w:r w:rsidRPr="002D1035">
              <w:rPr>
                <w:color w:val="000000" w:themeColor="text1"/>
              </w:rPr>
              <w:t xml:space="preserve">Select the </w:t>
            </w:r>
            <w:proofErr w:type="spellStart"/>
            <w:r w:rsidRPr="002D1035">
              <w:rPr>
                <w:color w:val="000000" w:themeColor="text1"/>
              </w:rPr>
              <w:t>DirichletDiag</w:t>
            </w:r>
            <w:proofErr w:type="spellEnd"/>
            <w:r w:rsidRPr="002D1035">
              <w:rPr>
                <w:color w:val="000000" w:themeColor="text1"/>
              </w:rPr>
              <w:t xml:space="preserve"> that maximises the predictive log-likelihood on hold-out set.</w:t>
            </w:r>
          </w:p>
        </w:tc>
      </w:tr>
      <w:tr w:rsidR="00D54C89" w14:paraId="4322D16A" w14:textId="77777777" w:rsidTr="00D54C89">
        <w:tc>
          <w:tcPr>
            <w:tcW w:w="2830" w:type="dxa"/>
          </w:tcPr>
          <w:p w14:paraId="20B128E5" w14:textId="497A1D73" w:rsidR="00D54C89" w:rsidRDefault="00A42D8C" w:rsidP="002E3B52">
            <w:proofErr w:type="spellStart"/>
            <w:r>
              <w:t>cyc</w:t>
            </w:r>
            <w:proofErr w:type="spellEnd"/>
          </w:p>
        </w:tc>
        <w:tc>
          <w:tcPr>
            <w:tcW w:w="6180" w:type="dxa"/>
          </w:tcPr>
          <w:p w14:paraId="477A8A92" w14:textId="1B1BE115" w:rsidR="00D54C89" w:rsidRDefault="00A42D8C" w:rsidP="002E3B52">
            <w:r>
              <w:t>300</w:t>
            </w:r>
          </w:p>
        </w:tc>
      </w:tr>
      <w:tr w:rsidR="00D54C89" w14:paraId="034264FA" w14:textId="77777777" w:rsidTr="00D54C89">
        <w:tc>
          <w:tcPr>
            <w:tcW w:w="2830" w:type="dxa"/>
          </w:tcPr>
          <w:p w14:paraId="29C8A933" w14:textId="6F918D1A" w:rsidR="00D54C89" w:rsidRDefault="00A42D8C" w:rsidP="002E3B52">
            <w:proofErr w:type="spellStart"/>
            <w:r>
              <w:t>initrep</w:t>
            </w:r>
            <w:proofErr w:type="spellEnd"/>
          </w:p>
        </w:tc>
        <w:tc>
          <w:tcPr>
            <w:tcW w:w="6180" w:type="dxa"/>
          </w:tcPr>
          <w:p w14:paraId="120FCD44" w14:textId="32027B09" w:rsidR="00D54C89" w:rsidRDefault="00A42D8C" w:rsidP="002E3B52">
            <w:r>
              <w:t>10</w:t>
            </w:r>
          </w:p>
        </w:tc>
      </w:tr>
      <w:tr w:rsidR="00D54C89" w14:paraId="0B2FA998" w14:textId="77777777" w:rsidTr="00D54C89">
        <w:tc>
          <w:tcPr>
            <w:tcW w:w="2830" w:type="dxa"/>
          </w:tcPr>
          <w:p w14:paraId="252871EF" w14:textId="1A5D1CD4" w:rsidR="00D54C89" w:rsidRDefault="00A42D8C" w:rsidP="002E3B52">
            <w:proofErr w:type="spellStart"/>
            <w:r>
              <w:lastRenderedPageBreak/>
              <w:t>initcyc</w:t>
            </w:r>
            <w:proofErr w:type="spellEnd"/>
          </w:p>
        </w:tc>
        <w:tc>
          <w:tcPr>
            <w:tcW w:w="6180" w:type="dxa"/>
          </w:tcPr>
          <w:p w14:paraId="1BA7B0A0" w14:textId="6AB5B23C" w:rsidR="00D54C89" w:rsidRDefault="00A42D8C" w:rsidP="002E3B52">
            <w:r>
              <w:t>10</w:t>
            </w:r>
          </w:p>
        </w:tc>
      </w:tr>
    </w:tbl>
    <w:p w14:paraId="68FBCE32" w14:textId="0718BCD9" w:rsidR="00FC4580" w:rsidRDefault="00FC4580" w:rsidP="002E3B52"/>
    <w:p w14:paraId="1DA8206B" w14:textId="77777777" w:rsidR="00FC4580" w:rsidRDefault="00FC4580">
      <w:pPr>
        <w:sectPr w:rsidR="00FC4580" w:rsidSect="009B0094">
          <w:pgSz w:w="11900" w:h="16840"/>
          <w:pgMar w:top="1440" w:right="1440" w:bottom="1440" w:left="1440" w:header="708" w:footer="708" w:gutter="0"/>
          <w:cols w:space="708"/>
          <w:docGrid w:linePitch="360"/>
        </w:sectPr>
      </w:pPr>
    </w:p>
    <w:p w14:paraId="01411314" w14:textId="504E3D00" w:rsidR="00A42D8C" w:rsidRDefault="00A42D8C" w:rsidP="00A42D8C">
      <w:pPr>
        <w:pStyle w:val="Heading3"/>
      </w:pPr>
      <w:r>
        <w:lastRenderedPageBreak/>
        <w:t>Outputs</w:t>
      </w:r>
      <w:r w:rsidR="00FC4580">
        <w:t xml:space="preserve">, </w:t>
      </w:r>
      <w:r w:rsidR="00917ACD">
        <w:t>Analys</w:t>
      </w:r>
      <w:r w:rsidR="00FC4580">
        <w:t>e</w:t>
      </w:r>
      <w:r w:rsidR="00917ACD">
        <w:t>s</w:t>
      </w:r>
      <w:r w:rsidR="00FC4580">
        <w:t xml:space="preserve"> and Hypotheses</w:t>
      </w:r>
    </w:p>
    <w:p w14:paraId="0524B4C2" w14:textId="03599099" w:rsidR="00A42D8C" w:rsidRPr="00A42D8C" w:rsidRDefault="00A42D8C" w:rsidP="00A42D8C">
      <w:r>
        <w:t>The outputs of interest for this analysis are described in Table 2.</w:t>
      </w:r>
      <w:r w:rsidR="00466A16">
        <w:t xml:space="preserve"> Most of it borrows heavily from </w:t>
      </w:r>
      <w:r w:rsidR="00466A16">
        <w:fldChar w:fldCharType="begin"/>
      </w:r>
      <w:r w:rsidR="00466A16">
        <w:instrText xml:space="preserve"> ADDIN EN.CITE &lt;EndNote&gt;&lt;Cite&gt;&lt;Author&gt;Meer&lt;/Author&gt;&lt;Year&gt;2020&lt;/Year&gt;&lt;RecNum&gt;202&lt;/RecNum&gt;&lt;DisplayText&gt;(Meer et al., 2020)&lt;/DisplayText&gt;&lt;record&gt;&lt;rec-number&gt;202&lt;/rec-number&gt;&lt;foreign-keys&gt;&lt;key app="EN" db-id="v2tappetwptsdsezwacpeexawwe9tfvveaef" timestamp="1723115769"&gt;202&lt;/key&gt;&lt;/foreign-keys&gt;&lt;ref-type name="Journal Article"&gt;17&lt;/ref-type&gt;&lt;contributors&gt;&lt;authors&gt;&lt;author&gt;Meer, Johan N van der&lt;/author&gt;&lt;author&gt;Breakspear, Michael&lt;/author&gt;&lt;author&gt;Chang, Luke J&lt;/author&gt;&lt;author&gt;Sonkusare, Saurabh&lt;/author&gt;&lt;author&gt;Cocchi, Luca&lt;/author&gt;&lt;/authors&gt;&lt;/contributors&gt;&lt;titles&gt;&lt;title&gt;Movie viewing elicits rich and reliable brain state dynamics&lt;/title&gt;&lt;secondary-title&gt;Nature communications&lt;/secondary-title&gt;&lt;/titles&gt;&lt;periodical&gt;&lt;full-title&gt;Nature communications&lt;/full-title&gt;&lt;/periodical&gt;&lt;pages&gt;5004&lt;/pages&gt;&lt;volume&gt;11&lt;/volume&gt;&lt;number&gt;1&lt;/number&gt;&lt;dates&gt;&lt;year&gt;2020&lt;/year&gt;&lt;/dates&gt;&lt;isbn&gt;2041-1723&lt;/isbn&gt;&lt;urls&gt;&lt;/urls&gt;&lt;/record&gt;&lt;/Cite&gt;&lt;/EndNote&gt;</w:instrText>
      </w:r>
      <w:r w:rsidR="00466A16">
        <w:fldChar w:fldCharType="separate"/>
      </w:r>
      <w:r w:rsidR="00466A16">
        <w:rPr>
          <w:noProof/>
        </w:rPr>
        <w:t>(Meer et al., 2020)</w:t>
      </w:r>
      <w:r w:rsidR="00466A16">
        <w:fldChar w:fldCharType="end"/>
      </w:r>
      <w:r w:rsidR="00466A16">
        <w:t>.</w:t>
      </w:r>
    </w:p>
    <w:p w14:paraId="274DC8F8" w14:textId="2EAC9881" w:rsidR="00A42D8C" w:rsidRDefault="00A42D8C" w:rsidP="00A42D8C">
      <w:pPr>
        <w:pStyle w:val="Caption"/>
        <w:keepNext/>
      </w:pPr>
      <w:r>
        <w:t xml:space="preserve">Table </w:t>
      </w:r>
      <w:r>
        <w:fldChar w:fldCharType="begin"/>
      </w:r>
      <w:r>
        <w:instrText xml:space="preserve"> SEQ Table \* ARABIC </w:instrText>
      </w:r>
      <w:r>
        <w:fldChar w:fldCharType="separate"/>
      </w:r>
      <w:r>
        <w:rPr>
          <w:noProof/>
        </w:rPr>
        <w:t>2</w:t>
      </w:r>
      <w:r>
        <w:rPr>
          <w:noProof/>
        </w:rPr>
        <w:fldChar w:fldCharType="end"/>
      </w:r>
      <w:r>
        <w:t xml:space="preserve"> Outputs of interest for analysis from HMM Model and analysis to be performed</w:t>
      </w:r>
    </w:p>
    <w:tbl>
      <w:tblPr>
        <w:tblStyle w:val="TableGrid"/>
        <w:tblW w:w="13950" w:type="dxa"/>
        <w:tblLook w:val="04A0" w:firstRow="1" w:lastRow="0" w:firstColumn="1" w:lastColumn="0" w:noHBand="0" w:noVBand="1"/>
      </w:tblPr>
      <w:tblGrid>
        <w:gridCol w:w="2565"/>
        <w:gridCol w:w="6250"/>
        <w:gridCol w:w="5135"/>
      </w:tblGrid>
      <w:tr w:rsidR="00FC4580" w14:paraId="25A931A3" w14:textId="41073E1C" w:rsidTr="00685031">
        <w:tc>
          <w:tcPr>
            <w:tcW w:w="2565" w:type="dxa"/>
          </w:tcPr>
          <w:p w14:paraId="49898B7D" w14:textId="37261FFD" w:rsidR="00FC4580" w:rsidRDefault="00FC4580" w:rsidP="002E3B52">
            <w:r>
              <w:t>Output</w:t>
            </w:r>
          </w:p>
        </w:tc>
        <w:tc>
          <w:tcPr>
            <w:tcW w:w="6250" w:type="dxa"/>
          </w:tcPr>
          <w:p w14:paraId="3CB9240F" w14:textId="32274D93" w:rsidR="00FC4580" w:rsidRDefault="00FC4580" w:rsidP="00AC2A26">
            <w:r>
              <w:t>Analyses</w:t>
            </w:r>
          </w:p>
        </w:tc>
        <w:tc>
          <w:tcPr>
            <w:tcW w:w="5135" w:type="dxa"/>
          </w:tcPr>
          <w:p w14:paraId="4DE695E8" w14:textId="60FE479B" w:rsidR="00FC4580" w:rsidRDefault="00FC4580" w:rsidP="00AC2A26">
            <w:r>
              <w:t>Hypotheses</w:t>
            </w:r>
          </w:p>
        </w:tc>
      </w:tr>
      <w:tr w:rsidR="00FC4580" w14:paraId="392204F9" w14:textId="2211C80A" w:rsidTr="00685031">
        <w:tc>
          <w:tcPr>
            <w:tcW w:w="2565" w:type="dxa"/>
          </w:tcPr>
          <w:p w14:paraId="41251699" w14:textId="69D5040B" w:rsidR="00FC4580" w:rsidRDefault="00FC4580" w:rsidP="002E3B52">
            <w:r>
              <w:t>Hidden States (HS)</w:t>
            </w:r>
          </w:p>
        </w:tc>
        <w:tc>
          <w:tcPr>
            <w:tcW w:w="6250" w:type="dxa"/>
          </w:tcPr>
          <w:p w14:paraId="1E474E05" w14:textId="5A6DE089" w:rsidR="00FC4580" w:rsidRPr="00FC4580" w:rsidRDefault="00FC4580" w:rsidP="00FC4580">
            <w:pPr>
              <w:pStyle w:val="ListParagraph"/>
              <w:numPr>
                <w:ilvl w:val="0"/>
                <w:numId w:val="4"/>
              </w:numPr>
              <w:rPr>
                <w:color w:val="000000" w:themeColor="text1"/>
              </w:rPr>
            </w:pPr>
            <w:r>
              <w:t xml:space="preserve">Hidden State Decoding: Use </w:t>
            </w:r>
            <w:r w:rsidRPr="00FC4580">
              <w:rPr>
                <w:color w:val="000000" w:themeColor="text1"/>
              </w:rPr>
              <w:t xml:space="preserve">16 general terms of the </w:t>
            </w:r>
            <w:proofErr w:type="spellStart"/>
            <w:r w:rsidRPr="00FC4580">
              <w:rPr>
                <w:color w:val="000000" w:themeColor="text1"/>
              </w:rPr>
              <w:t>Neurosynth</w:t>
            </w:r>
            <w:proofErr w:type="spellEnd"/>
            <w:r w:rsidRPr="00FC4580">
              <w:rPr>
                <w:color w:val="000000" w:themeColor="text1"/>
              </w:rPr>
              <w:t xml:space="preserve"> database as per </w:t>
            </w:r>
            <w:r w:rsidRPr="00FC4580">
              <w:rPr>
                <w:color w:val="000000" w:themeColor="text1"/>
              </w:rPr>
              <w:fldChar w:fldCharType="begin"/>
            </w:r>
            <w:r w:rsidRPr="00FC4580">
              <w:rPr>
                <w:color w:val="000000" w:themeColor="text1"/>
              </w:rPr>
              <w:instrText xml:space="preserve"> ADDIN EN.CITE &lt;EndNote&gt;&lt;Cite&gt;&lt;Author&gt;Meer&lt;/Author&gt;&lt;Year&gt;2020&lt;/Year&gt;&lt;RecNum&gt;202&lt;/RecNum&gt;&lt;DisplayText&gt;(Meer et al., 2020)&lt;/DisplayText&gt;&lt;record&gt;&lt;rec-number&gt;202&lt;/rec-number&gt;&lt;foreign-keys&gt;&lt;key app="EN" db-id="v2tappetwptsdsezwacpeexawwe9tfvveaef" timestamp="1723115769"&gt;202&lt;/key&gt;&lt;/foreign-keys&gt;&lt;ref-type name="Journal Article"&gt;17&lt;/ref-type&gt;&lt;contributors&gt;&lt;authors&gt;&lt;author&gt;Meer, Johan N van der&lt;/author&gt;&lt;author&gt;Breakspear, Michael&lt;/author&gt;&lt;author&gt;Chang, Luke J&lt;/author&gt;&lt;author&gt;Sonkusare, Saurabh&lt;/author&gt;&lt;author&gt;Cocchi, Luca&lt;/author&gt;&lt;/authors&gt;&lt;/contributors&gt;&lt;titles&gt;&lt;title&gt;Movie viewing elicits rich and reliable brain state dynamics&lt;/title&gt;&lt;secondary-title&gt;Nature communications&lt;/secondary-title&gt;&lt;/titles&gt;&lt;periodical&gt;&lt;full-title&gt;Nature communications&lt;/full-title&gt;&lt;/periodical&gt;&lt;pages&gt;5004&lt;/pages&gt;&lt;volume&gt;11&lt;/volume&gt;&lt;number&gt;1&lt;/number&gt;&lt;dates&gt;&lt;year&gt;2020&lt;/year&gt;&lt;/dates&gt;&lt;isbn&gt;2041-1723&lt;/isbn&gt;&lt;urls&gt;&lt;/urls&gt;&lt;/record&gt;&lt;/Cite&gt;&lt;/EndNote&gt;</w:instrText>
            </w:r>
            <w:r w:rsidRPr="00FC4580">
              <w:rPr>
                <w:color w:val="000000" w:themeColor="text1"/>
              </w:rPr>
              <w:fldChar w:fldCharType="separate"/>
            </w:r>
            <w:r w:rsidRPr="00FC4580">
              <w:rPr>
                <w:noProof/>
                <w:color w:val="000000" w:themeColor="text1"/>
              </w:rPr>
              <w:t>(Meer et al., 2020)</w:t>
            </w:r>
            <w:r w:rsidRPr="00FC4580">
              <w:rPr>
                <w:color w:val="000000" w:themeColor="text1"/>
              </w:rPr>
              <w:fldChar w:fldCharType="end"/>
            </w:r>
            <w:r w:rsidRPr="00FC4580">
              <w:rPr>
                <w:color w:val="000000" w:themeColor="text1"/>
              </w:rPr>
              <w:t xml:space="preserve">. Forward associate each Hidden State to the topic maps of these 16 general terms. </w:t>
            </w:r>
          </w:p>
          <w:p w14:paraId="113C6DEF" w14:textId="59B698C1" w:rsidR="00FC4580" w:rsidRDefault="00FC4580" w:rsidP="00FC4580">
            <w:pPr>
              <w:pStyle w:val="ListParagraph"/>
              <w:ind w:left="360"/>
              <w:rPr>
                <w:color w:val="000000" w:themeColor="text1"/>
              </w:rPr>
            </w:pPr>
            <w:r>
              <w:rPr>
                <w:color w:val="000000" w:themeColor="text1"/>
              </w:rPr>
              <w:t xml:space="preserve">For each HS, calculate the voxel-wise Pearson correlation with each of the 16 terms </w:t>
            </w:r>
            <w:r>
              <w:rPr>
                <w:color w:val="000000" w:themeColor="text1"/>
              </w:rPr>
              <w:fldChar w:fldCharType="begin"/>
            </w:r>
            <w:r>
              <w:rPr>
                <w:color w:val="000000" w:themeColor="text1"/>
              </w:rPr>
              <w:instrText xml:space="preserve"> ADDIN EN.CITE &lt;EndNote&gt;&lt;Cite&gt;&lt;Author&gt;Chang&lt;/Author&gt;&lt;Year&gt;2013&lt;/Year&gt;&lt;RecNum&gt;239&lt;/RecNum&gt;&lt;DisplayText&gt;(Chang et al., 2013)&lt;/DisplayText&gt;&lt;record&gt;&lt;rec-number&gt;239&lt;/rec-number&gt;&lt;foreign-keys&gt;&lt;key app="EN" db-id="v2tappetwptsdsezwacpeexawwe9tfvveaef" timestamp="1755656350"&gt;239&lt;/key&gt;&lt;/foreign-keys&gt;&lt;ref-type name="Journal Article"&gt;17&lt;/ref-type&gt;&lt;contributors&gt;&lt;authors&gt;&lt;author&gt;Chang, L. J.&lt;/author&gt;&lt;author&gt;Yarkoni, T.&lt;/author&gt;&lt;author&gt;Khaw, M. W.&lt;/author&gt;&lt;author&gt;Sanfey, A. G.&lt;/author&gt;&lt;/authors&gt;&lt;/contributors&gt;&lt;auth-address&gt;Department of Psychology, University of Arizona, Tucson, AZ 85721, USA. ljchang@email.arizona.edu&lt;/auth-address&gt;&lt;titles&gt;&lt;title&gt;Decoding the role of the insula in human cognition: functional parcellation and large-scale reverse inference&lt;/title&gt;&lt;secondary-title&gt;Cereb Cortex&lt;/secondary-title&gt;&lt;/titles&gt;&lt;periodical&gt;&lt;full-title&gt;Cereb Cortex&lt;/full-title&gt;&lt;/periodical&gt;&lt;pages&gt;739-49&lt;/pages&gt;&lt;volume&gt;23&lt;/volume&gt;&lt;number&gt;3&lt;/number&gt;&lt;edition&gt;20120320&lt;/edition&gt;&lt;keywords&gt;&lt;keyword&gt;*Algorithms&lt;/keyword&gt;&lt;keyword&gt;Brain Mapping/*methods&lt;/keyword&gt;&lt;keyword&gt;Cerebral Cortex/*physiology&lt;/keyword&gt;&lt;keyword&gt;Cognition/*physiology&lt;/keyword&gt;&lt;keyword&gt;Female&lt;/keyword&gt;&lt;keyword&gt;Humans&lt;/keyword&gt;&lt;keyword&gt;Image Interpretation, Computer-Assisted&lt;/keyword&gt;&lt;keyword&gt;Magnetic Resonance Imaging&lt;/keyword&gt;&lt;keyword&gt;Male&lt;/keyword&gt;&lt;keyword&gt;Neural Pathways/*physiology&lt;/keyword&gt;&lt;keyword&gt;Young Adult&lt;/keyword&gt;&lt;/keywords&gt;&lt;dates&gt;&lt;year&gt;2013&lt;/year&gt;&lt;pub-dates&gt;&lt;date&gt;Mar&lt;/date&gt;&lt;/pub-dates&gt;&lt;/dates&gt;&lt;isbn&gt;1047-3211 (Print)&amp;#xD;1047-3211&lt;/isbn&gt;&lt;accession-num&gt;22437053&lt;/accession-num&gt;&lt;urls&gt;&lt;/urls&gt;&lt;custom2&gt;PMC3563343&lt;/custom2&gt;&lt;electronic-resource-num&gt;10.1093/cercor/bhs065&lt;/electronic-resource-num&gt;&lt;remote-database-provider&gt;NLM&lt;/remote-database-provider&gt;&lt;language&gt;eng&lt;/language&gt;&lt;/record&gt;&lt;/Cite&gt;&lt;/EndNote&gt;</w:instrText>
            </w:r>
            <w:r>
              <w:rPr>
                <w:color w:val="000000" w:themeColor="text1"/>
              </w:rPr>
              <w:fldChar w:fldCharType="separate"/>
            </w:r>
            <w:r>
              <w:rPr>
                <w:noProof/>
                <w:color w:val="000000" w:themeColor="text1"/>
              </w:rPr>
              <w:t>(Chang et al., 2013)</w:t>
            </w:r>
            <w:r>
              <w:rPr>
                <w:color w:val="000000" w:themeColor="text1"/>
              </w:rPr>
              <w:fldChar w:fldCharType="end"/>
            </w:r>
            <w:r>
              <w:rPr>
                <w:color w:val="000000" w:themeColor="text1"/>
              </w:rPr>
              <w:t xml:space="preserve">. </w:t>
            </w:r>
          </w:p>
          <w:p w14:paraId="7A44208E" w14:textId="77777777" w:rsidR="00FC4580" w:rsidRPr="005F78FB" w:rsidRDefault="00FC4580" w:rsidP="005F78FB">
            <w:pPr>
              <w:rPr>
                <w:color w:val="000000" w:themeColor="text1"/>
              </w:rPr>
            </w:pPr>
          </w:p>
          <w:p w14:paraId="3E78F442" w14:textId="6D5D20A3" w:rsidR="00FC4580" w:rsidRDefault="00FC4580" w:rsidP="00FC4580">
            <w:pPr>
              <w:pStyle w:val="ListParagraph"/>
              <w:numPr>
                <w:ilvl w:val="0"/>
                <w:numId w:val="4"/>
              </w:numPr>
              <w:rPr>
                <w:color w:val="000000" w:themeColor="text1"/>
              </w:rPr>
            </w:pPr>
            <w:r w:rsidRPr="00FC4580">
              <w:rPr>
                <w:color w:val="000000" w:themeColor="text1"/>
              </w:rPr>
              <w:t xml:space="preserve">Correlate the spatial distribution of each brain state to the topic maps using this Python </w:t>
            </w:r>
            <w:proofErr w:type="gramStart"/>
            <w:r w:rsidRPr="00FC4580">
              <w:rPr>
                <w:color w:val="000000" w:themeColor="text1"/>
              </w:rPr>
              <w:t>notebook.(</w:t>
            </w:r>
            <w:proofErr w:type="gramEnd"/>
            <w:r>
              <w:fldChar w:fldCharType="begin"/>
            </w:r>
            <w:r>
              <w:instrText>HYPERLINK "https://github.com/neurosynth/neurosynth"</w:instrText>
            </w:r>
            <w:r>
              <w:fldChar w:fldCharType="separate"/>
            </w:r>
            <w:r w:rsidRPr="00092EB5">
              <w:rPr>
                <w:rStyle w:val="Hyperlink"/>
              </w:rPr>
              <w:t>https://github.com/neurosynth/neurosynth</w:t>
            </w:r>
            <w:r>
              <w:fldChar w:fldCharType="end"/>
            </w:r>
            <w:r w:rsidRPr="00FC4580">
              <w:rPr>
                <w:color w:val="000000" w:themeColor="text1"/>
              </w:rPr>
              <w:t>).</w:t>
            </w:r>
          </w:p>
          <w:p w14:paraId="1F85D2AC" w14:textId="77777777" w:rsidR="0018031A" w:rsidRDefault="0018031A" w:rsidP="0018031A">
            <w:pPr>
              <w:pStyle w:val="ListParagraph"/>
              <w:ind w:left="360"/>
              <w:rPr>
                <w:color w:val="000000" w:themeColor="text1"/>
              </w:rPr>
            </w:pPr>
          </w:p>
          <w:p w14:paraId="3C2343F8" w14:textId="4FCB5331" w:rsidR="0018031A" w:rsidRPr="00FC4580" w:rsidRDefault="0018031A" w:rsidP="00FC4580">
            <w:pPr>
              <w:pStyle w:val="ListParagraph"/>
              <w:numPr>
                <w:ilvl w:val="0"/>
                <w:numId w:val="4"/>
              </w:numPr>
              <w:rPr>
                <w:color w:val="000000" w:themeColor="text1"/>
              </w:rPr>
            </w:pPr>
            <w:r>
              <w:rPr>
                <w:color w:val="000000" w:themeColor="text1"/>
              </w:rPr>
              <w:t xml:space="preserve">For </w:t>
            </w:r>
            <w:r w:rsidRPr="0018031A">
              <w:rPr>
                <w:color w:val="000000" w:themeColor="text1"/>
              </w:rPr>
              <w:t xml:space="preserve">experimental group, calculate FO for each subject in more ambiguous HSs’ (found after the above) within each segment and for whole video. Calculate Pearson’s correlation co-efficient between higher PANSS, HDRS, CGI-S AND SOFAS and higher FO in ambiguous states for segments and whole video. </w:t>
            </w:r>
          </w:p>
          <w:p w14:paraId="46E0CCEA" w14:textId="3F33ED6F" w:rsidR="00FC4580" w:rsidRPr="00BD32C1" w:rsidRDefault="00FC4580" w:rsidP="00F40226">
            <w:pPr>
              <w:rPr>
                <w:color w:val="000000" w:themeColor="text1"/>
              </w:rPr>
            </w:pPr>
          </w:p>
        </w:tc>
        <w:tc>
          <w:tcPr>
            <w:tcW w:w="5135" w:type="dxa"/>
          </w:tcPr>
          <w:p w14:paraId="11AAF52B" w14:textId="77777777" w:rsidR="00FC4580" w:rsidRDefault="00EC42EF" w:rsidP="005F78FB">
            <w:pPr>
              <w:pStyle w:val="ListParagraph"/>
              <w:numPr>
                <w:ilvl w:val="0"/>
                <w:numId w:val="6"/>
              </w:numPr>
            </w:pPr>
            <w:r>
              <w:t>NA</w:t>
            </w:r>
          </w:p>
          <w:p w14:paraId="79D8895F" w14:textId="77777777" w:rsidR="00EC42EF" w:rsidRDefault="00EC42EF" w:rsidP="005F78FB">
            <w:pPr>
              <w:pStyle w:val="ListParagraph"/>
              <w:numPr>
                <w:ilvl w:val="0"/>
                <w:numId w:val="6"/>
              </w:numPr>
            </w:pPr>
            <w:r>
              <w:t>NA</w:t>
            </w:r>
          </w:p>
          <w:p w14:paraId="1F33EA8C" w14:textId="133EE368" w:rsidR="0018031A" w:rsidRDefault="0018031A" w:rsidP="005F78FB">
            <w:pPr>
              <w:pStyle w:val="ListParagraph"/>
              <w:numPr>
                <w:ilvl w:val="0"/>
                <w:numId w:val="6"/>
              </w:numPr>
            </w:pPr>
            <w:r>
              <w:t>Higher PANSS, HDRS, CGI-S AND SOFAS scores are significantly correlated with increased FO in ambiguous states.</w:t>
            </w:r>
          </w:p>
        </w:tc>
      </w:tr>
      <w:tr w:rsidR="00FC4580" w14:paraId="72207F74" w14:textId="25B9B834" w:rsidTr="00685031">
        <w:tc>
          <w:tcPr>
            <w:tcW w:w="2565" w:type="dxa"/>
          </w:tcPr>
          <w:p w14:paraId="649B42E9" w14:textId="06156AB3" w:rsidR="00FC4580" w:rsidRDefault="00FC4580" w:rsidP="002E3B52">
            <w:r>
              <w:t>Average state paths</w:t>
            </w:r>
          </w:p>
        </w:tc>
        <w:tc>
          <w:tcPr>
            <w:tcW w:w="6250" w:type="dxa"/>
          </w:tcPr>
          <w:p w14:paraId="10AD3103" w14:textId="2855DC67" w:rsidR="00FC4580" w:rsidRPr="00FC4580" w:rsidRDefault="00FC4580" w:rsidP="00FC4580">
            <w:pPr>
              <w:pStyle w:val="ListParagraph"/>
              <w:numPr>
                <w:ilvl w:val="0"/>
                <w:numId w:val="4"/>
              </w:numPr>
              <w:rPr>
                <w:color w:val="000000" w:themeColor="text1"/>
              </w:rPr>
            </w:pPr>
            <w:r w:rsidRPr="00FC4580">
              <w:rPr>
                <w:color w:val="000000" w:themeColor="text1"/>
              </w:rPr>
              <w:t xml:space="preserve">Calculating sliding window average state paths: For experimental vs control groups, use a </w:t>
            </w:r>
            <w:commentRangeStart w:id="12"/>
            <w:commentRangeStart w:id="13"/>
            <w:r w:rsidRPr="00FC4580">
              <w:rPr>
                <w:color w:val="000000" w:themeColor="text1"/>
              </w:rPr>
              <w:t xml:space="preserve">sliding window of 3 </w:t>
            </w:r>
            <w:commentRangeEnd w:id="12"/>
            <w:r>
              <w:rPr>
                <w:rStyle w:val="CommentReference"/>
              </w:rPr>
              <w:commentReference w:id="12"/>
            </w:r>
            <w:commentRangeEnd w:id="13"/>
            <w:r>
              <w:rPr>
                <w:rStyle w:val="CommentReference"/>
              </w:rPr>
              <w:commentReference w:id="13"/>
            </w:r>
            <w:r w:rsidRPr="00FC4580">
              <w:rPr>
                <w:i/>
                <w:iCs/>
                <w:color w:val="000000" w:themeColor="text1"/>
                <w:sz w:val="20"/>
                <w:szCs w:val="20"/>
              </w:rPr>
              <w:t xml:space="preserve">(9 for Meer for a 20 min movie clip, our clip is 4 min, 9/5 </w:t>
            </w:r>
            <w:proofErr w:type="spellStart"/>
            <w:r w:rsidRPr="00FC4580">
              <w:rPr>
                <w:i/>
                <w:iCs/>
                <w:color w:val="000000" w:themeColor="text1"/>
                <w:sz w:val="20"/>
                <w:szCs w:val="20"/>
              </w:rPr>
              <w:t>approx</w:t>
            </w:r>
            <w:proofErr w:type="spellEnd"/>
            <w:r w:rsidRPr="00FC4580">
              <w:rPr>
                <w:i/>
                <w:iCs/>
                <w:color w:val="000000" w:themeColor="text1"/>
                <w:sz w:val="20"/>
                <w:szCs w:val="20"/>
              </w:rPr>
              <w:t xml:space="preserve"> to 2 however 327 scans is divisible by 3)</w:t>
            </w:r>
            <w:r w:rsidRPr="00FC4580">
              <w:rPr>
                <w:color w:val="EE0000"/>
              </w:rPr>
              <w:t xml:space="preserve"> </w:t>
            </w:r>
            <w:r w:rsidRPr="00FC4580">
              <w:rPr>
                <w:color w:val="000000" w:themeColor="text1"/>
              </w:rPr>
              <w:t xml:space="preserve">consecutive BOLD volumes for each segment and identify the most </w:t>
            </w:r>
            <w:r w:rsidRPr="00FC4580">
              <w:rPr>
                <w:color w:val="000000" w:themeColor="text1"/>
              </w:rPr>
              <w:lastRenderedPageBreak/>
              <w:t>frequently expressed state, as well as the number of participants that expressed each Hidden State at least once.</w:t>
            </w:r>
          </w:p>
          <w:p w14:paraId="5F3DE866" w14:textId="77777777" w:rsidR="00FC4580" w:rsidRDefault="00FC4580" w:rsidP="00F40226">
            <w:pPr>
              <w:rPr>
                <w:color w:val="000000" w:themeColor="text1"/>
              </w:rPr>
            </w:pPr>
          </w:p>
          <w:p w14:paraId="6509869E" w14:textId="19995E7F" w:rsidR="00FC4580" w:rsidRPr="00FC4580" w:rsidRDefault="00FC4580" w:rsidP="00FC4580">
            <w:pPr>
              <w:pStyle w:val="ListParagraph"/>
              <w:numPr>
                <w:ilvl w:val="0"/>
                <w:numId w:val="4"/>
              </w:numPr>
              <w:rPr>
                <w:color w:val="000000" w:themeColor="text1"/>
              </w:rPr>
            </w:pPr>
            <w:r w:rsidRPr="00FC4580">
              <w:rPr>
                <w:color w:val="000000" w:themeColor="text1"/>
              </w:rPr>
              <w:t xml:space="preserve">Consistency:  </w:t>
            </w:r>
            <w:commentRangeStart w:id="14"/>
            <w:r w:rsidRPr="00FC4580">
              <w:rPr>
                <w:color w:val="000000" w:themeColor="text1"/>
              </w:rPr>
              <w:t xml:space="preserve">Calculate </w:t>
            </w:r>
            <w:r w:rsidRPr="00FC4580">
              <w:rPr>
                <w:b/>
                <w:bCs/>
                <w:color w:val="000000" w:themeColor="text1"/>
              </w:rPr>
              <w:t>consistency</w:t>
            </w:r>
            <w:r w:rsidRPr="00FC4580">
              <w:rPr>
                <w:color w:val="000000" w:themeColor="text1"/>
              </w:rPr>
              <w:t xml:space="preserve"> as % of participants expressing the main HS for each sliding window. </w:t>
            </w:r>
            <w:commentRangeEnd w:id="14"/>
            <w:r>
              <w:rPr>
                <w:rStyle w:val="CommentReference"/>
              </w:rPr>
              <w:commentReference w:id="14"/>
            </w:r>
            <w:r w:rsidRPr="00FC4580">
              <w:rPr>
                <w:color w:val="000000" w:themeColor="text1"/>
              </w:rPr>
              <w:t xml:space="preserve">Calculate overall consistency. </w:t>
            </w:r>
            <w:r w:rsidRPr="002139E4">
              <w:rPr>
                <w:color w:val="000000" w:themeColor="text1"/>
              </w:rPr>
              <w:t>Then split data into experimental vs control groups to calculate intergroup differences</w:t>
            </w:r>
            <w:r w:rsidR="002139E4" w:rsidRPr="002139E4">
              <w:rPr>
                <w:color w:val="000000" w:themeColor="text1"/>
              </w:rPr>
              <w:t xml:space="preserve"> using paired t test.</w:t>
            </w:r>
          </w:p>
          <w:p w14:paraId="3362D8B6" w14:textId="77777777" w:rsidR="00FC4580" w:rsidRDefault="00FC4580" w:rsidP="00AC2A26"/>
        </w:tc>
        <w:tc>
          <w:tcPr>
            <w:tcW w:w="5135" w:type="dxa"/>
          </w:tcPr>
          <w:p w14:paraId="1EE91D43" w14:textId="77777777" w:rsidR="00FC4580" w:rsidRDefault="00EC42EF" w:rsidP="005F78FB">
            <w:pPr>
              <w:pStyle w:val="ListParagraph"/>
              <w:numPr>
                <w:ilvl w:val="0"/>
                <w:numId w:val="6"/>
              </w:numPr>
              <w:rPr>
                <w:color w:val="000000" w:themeColor="text1"/>
              </w:rPr>
            </w:pPr>
            <w:r>
              <w:rPr>
                <w:color w:val="000000" w:themeColor="text1"/>
              </w:rPr>
              <w:lastRenderedPageBreak/>
              <w:t>NA</w:t>
            </w:r>
          </w:p>
          <w:p w14:paraId="60DC7755" w14:textId="44B082F6" w:rsidR="00EC42EF" w:rsidRPr="00EC42EF" w:rsidRDefault="002139E4" w:rsidP="005F78FB">
            <w:pPr>
              <w:pStyle w:val="ListParagraph"/>
              <w:numPr>
                <w:ilvl w:val="0"/>
                <w:numId w:val="6"/>
              </w:numPr>
              <w:rPr>
                <w:color w:val="000000" w:themeColor="text1"/>
              </w:rPr>
            </w:pPr>
            <w:r w:rsidRPr="002139E4">
              <w:rPr>
                <w:color w:val="000000" w:themeColor="text1"/>
              </w:rPr>
              <w:t>There is a significant difference in intergroup consistency</w:t>
            </w:r>
          </w:p>
        </w:tc>
      </w:tr>
      <w:tr w:rsidR="00FC4580" w14:paraId="492519CE" w14:textId="04DAECEC" w:rsidTr="00685031">
        <w:tc>
          <w:tcPr>
            <w:tcW w:w="2565" w:type="dxa"/>
          </w:tcPr>
          <w:p w14:paraId="66E1FA0D" w14:textId="4A539A11" w:rsidR="00FC4580" w:rsidRDefault="00FC4580" w:rsidP="002E3B52">
            <w:r>
              <w:t>Transition Probability</w:t>
            </w:r>
          </w:p>
        </w:tc>
        <w:tc>
          <w:tcPr>
            <w:tcW w:w="6250" w:type="dxa"/>
          </w:tcPr>
          <w:p w14:paraId="3A08B578" w14:textId="3B854A29" w:rsidR="00FC4580" w:rsidRDefault="00FC4580" w:rsidP="00FC4580">
            <w:pPr>
              <w:pStyle w:val="ListParagraph"/>
              <w:numPr>
                <w:ilvl w:val="0"/>
                <w:numId w:val="4"/>
              </w:numPr>
            </w:pPr>
            <w:r>
              <w:t xml:space="preserve">Frequency: </w:t>
            </w:r>
            <w:commentRangeStart w:id="15"/>
            <w:r>
              <w:t xml:space="preserve">Apply a threshold of 20% to identify the most frequent </w:t>
            </w:r>
            <w:proofErr w:type="gramStart"/>
            <w:r>
              <w:t>transitions, and</w:t>
            </w:r>
            <w:proofErr w:type="gramEnd"/>
            <w:r>
              <w:t xml:space="preserve"> visualise this.</w:t>
            </w:r>
            <w:commentRangeEnd w:id="15"/>
            <w:r>
              <w:rPr>
                <w:rStyle w:val="CommentReference"/>
              </w:rPr>
              <w:commentReference w:id="15"/>
            </w:r>
          </w:p>
          <w:p w14:paraId="50403EE6" w14:textId="77777777" w:rsidR="00FC4580" w:rsidRDefault="00FC4580" w:rsidP="00AC2A26"/>
          <w:p w14:paraId="7D48A6E8" w14:textId="6080D40C" w:rsidR="00FC4580" w:rsidRDefault="00FC4580" w:rsidP="00FC4580">
            <w:pPr>
              <w:pStyle w:val="ListParagraph"/>
              <w:numPr>
                <w:ilvl w:val="0"/>
                <w:numId w:val="4"/>
              </w:numPr>
            </w:pPr>
            <w:r>
              <w:t>Significance: Use t-test to test for significant differences between each transition probability (# HNs x # HNs matrix</w:t>
            </w:r>
            <w:proofErr w:type="gramStart"/>
            <w:r>
              <w:t>), and</w:t>
            </w:r>
            <w:proofErr w:type="gramEnd"/>
            <w:r>
              <w:t xml:space="preserve"> visualise this.</w:t>
            </w:r>
          </w:p>
          <w:p w14:paraId="6D498F72" w14:textId="77777777" w:rsidR="00FC4580" w:rsidRDefault="00FC4580" w:rsidP="00AC2A26"/>
          <w:p w14:paraId="0642BBA3" w14:textId="32B37CB9" w:rsidR="00FC4580" w:rsidRDefault="00FC4580" w:rsidP="002F528E">
            <w:r>
              <w:t xml:space="preserve">Can use </w:t>
            </w:r>
            <w:r w:rsidRPr="002F528E">
              <w:rPr>
                <w:color w:val="000000" w:themeColor="text1"/>
              </w:rPr>
              <w:t xml:space="preserve">Network-Based Statistics Toolbox </w:t>
            </w:r>
            <w:r>
              <w:t>(</w:t>
            </w:r>
            <w:hyperlink r:id="rId11" w:history="1">
              <w:r w:rsidRPr="00B61497">
                <w:rPr>
                  <w:rStyle w:val="Hyperlink"/>
                </w:rPr>
                <w:t>https://www.nitrc.org/projects/nbs/</w:t>
              </w:r>
            </w:hyperlink>
            <w:r>
              <w:t>) for the above.</w:t>
            </w:r>
          </w:p>
        </w:tc>
        <w:tc>
          <w:tcPr>
            <w:tcW w:w="5135" w:type="dxa"/>
          </w:tcPr>
          <w:p w14:paraId="7F2CCAB3" w14:textId="77777777" w:rsidR="00FC4580" w:rsidRDefault="00EC42EF" w:rsidP="005F78FB">
            <w:pPr>
              <w:pStyle w:val="ListParagraph"/>
              <w:numPr>
                <w:ilvl w:val="0"/>
                <w:numId w:val="6"/>
              </w:numPr>
            </w:pPr>
            <w:r>
              <w:t>NA</w:t>
            </w:r>
          </w:p>
          <w:p w14:paraId="5DBFC292" w14:textId="0C17D81E" w:rsidR="002F528E" w:rsidRDefault="00EC42EF" w:rsidP="005F78FB">
            <w:pPr>
              <w:pStyle w:val="ListParagraph"/>
              <w:numPr>
                <w:ilvl w:val="0"/>
                <w:numId w:val="6"/>
              </w:numPr>
            </w:pPr>
            <w:r>
              <w:t>There are significant differences in transition probabilities between experimental and control groups</w:t>
            </w:r>
            <w:r w:rsidR="002F528E">
              <w:t>.</w:t>
            </w:r>
          </w:p>
        </w:tc>
      </w:tr>
      <w:tr w:rsidR="00FC4580" w14:paraId="304A1D6F" w14:textId="209834A8" w:rsidTr="00685031">
        <w:tc>
          <w:tcPr>
            <w:tcW w:w="2565" w:type="dxa"/>
          </w:tcPr>
          <w:p w14:paraId="2F5BD984" w14:textId="2410E5B2" w:rsidR="00FC4580" w:rsidRDefault="00FC4580" w:rsidP="002E3B52">
            <w:r>
              <w:t>Fractional Occupancy (FO)</w:t>
            </w:r>
          </w:p>
        </w:tc>
        <w:tc>
          <w:tcPr>
            <w:tcW w:w="6250" w:type="dxa"/>
          </w:tcPr>
          <w:p w14:paraId="39480443" w14:textId="1D468C80" w:rsidR="00FC4580" w:rsidRPr="00FC4580" w:rsidRDefault="00FC4580" w:rsidP="00FC4580">
            <w:pPr>
              <w:pStyle w:val="ListParagraph"/>
              <w:numPr>
                <w:ilvl w:val="0"/>
                <w:numId w:val="4"/>
              </w:numPr>
              <w:rPr>
                <w:color w:val="000000" w:themeColor="text1"/>
              </w:rPr>
            </w:pPr>
            <w:r w:rsidRPr="00FC4580">
              <w:rPr>
                <w:color w:val="000000" w:themeColor="text1"/>
              </w:rPr>
              <w:t xml:space="preserve">Correlation with video: </w:t>
            </w:r>
            <w:commentRangeStart w:id="16"/>
            <w:r w:rsidRPr="00FC4580">
              <w:rPr>
                <w:color w:val="000000" w:themeColor="text1"/>
              </w:rPr>
              <w:t xml:space="preserve">Pool all data together. Temporally segment data according to video annotations. Calculate FO of each HN for each segment. </w:t>
            </w:r>
            <w:r w:rsidRPr="002F528E">
              <w:rPr>
                <w:b/>
                <w:bCs/>
                <w:color w:val="000000" w:themeColor="text1"/>
              </w:rPr>
              <w:t>Chi-square test</w:t>
            </w:r>
            <w:r w:rsidR="002F528E" w:rsidRPr="002F528E">
              <w:rPr>
                <w:b/>
                <w:bCs/>
                <w:color w:val="000000" w:themeColor="text1"/>
              </w:rPr>
              <w:t xml:space="preserve"> of independence</w:t>
            </w:r>
            <w:r w:rsidR="002F528E">
              <w:rPr>
                <w:color w:val="000000" w:themeColor="text1"/>
              </w:rPr>
              <w:t xml:space="preserve"> for </w:t>
            </w:r>
            <w:r w:rsidRPr="00FC4580">
              <w:rPr>
                <w:color w:val="000000" w:themeColor="text1"/>
              </w:rPr>
              <w:t>FO of each HN for each segment, between segments.</w:t>
            </w:r>
            <w:commentRangeEnd w:id="16"/>
            <w:r>
              <w:rPr>
                <w:rStyle w:val="CommentReference"/>
              </w:rPr>
              <w:commentReference w:id="16"/>
            </w:r>
            <w:r w:rsidRPr="00FC4580">
              <w:rPr>
                <w:color w:val="000000" w:themeColor="text1"/>
              </w:rPr>
              <w:t xml:space="preserve"> </w:t>
            </w:r>
            <w:r w:rsidR="002F528E">
              <w:rPr>
                <w:color w:val="000000" w:themeColor="text1"/>
              </w:rPr>
              <w:t xml:space="preserve">(# HN x # segments) </w:t>
            </w:r>
            <w:r w:rsidRPr="00FC4580">
              <w:rPr>
                <w:color w:val="000000" w:themeColor="text1"/>
              </w:rPr>
              <w:t xml:space="preserve">Calculate </w:t>
            </w:r>
            <w:r w:rsidRPr="002F528E">
              <w:rPr>
                <w:b/>
                <w:bCs/>
                <w:color w:val="000000" w:themeColor="text1"/>
              </w:rPr>
              <w:t>Cramer’s V</w:t>
            </w:r>
            <w:r w:rsidRPr="00FC4580">
              <w:rPr>
                <w:color w:val="000000" w:themeColor="text1"/>
              </w:rPr>
              <w:t xml:space="preserve"> for significant associations. </w:t>
            </w:r>
          </w:p>
          <w:p w14:paraId="6B03CCBC" w14:textId="77777777" w:rsidR="00FC4580" w:rsidRDefault="00FC4580" w:rsidP="00AC2A26"/>
          <w:p w14:paraId="18648FA0" w14:textId="043E532F" w:rsidR="00842FEC" w:rsidRDefault="00FC4580" w:rsidP="00842FEC">
            <w:pPr>
              <w:pStyle w:val="ListParagraph"/>
              <w:numPr>
                <w:ilvl w:val="0"/>
                <w:numId w:val="4"/>
              </w:numPr>
            </w:pPr>
            <w:r>
              <w:t xml:space="preserve">Difference between experimental vs control: Take the same segments, split data into experimental and control groups. Calculate FO of each HN for each </w:t>
            </w:r>
            <w:r>
              <w:lastRenderedPageBreak/>
              <w:t>segment</w:t>
            </w:r>
            <w:r w:rsidR="002F528E">
              <w:t xml:space="preserve"> within each group</w:t>
            </w:r>
            <w:r>
              <w:t>.</w:t>
            </w:r>
            <w:r w:rsidR="002F528E">
              <w:t xml:space="preserve"> </w:t>
            </w:r>
            <w:r w:rsidR="00842FEC">
              <w:t xml:space="preserve">Conduct </w:t>
            </w:r>
            <w:r w:rsidR="00842FEC" w:rsidRPr="00842FEC">
              <w:rPr>
                <w:b/>
                <w:bCs/>
              </w:rPr>
              <w:t>MANOVA</w:t>
            </w:r>
            <w:r w:rsidR="00842FEC">
              <w:rPr>
                <w:b/>
                <w:bCs/>
              </w:rPr>
              <w:t xml:space="preserve"> </w:t>
            </w:r>
            <w:r w:rsidR="00842FEC">
              <w:t xml:space="preserve">(use </w:t>
            </w:r>
            <w:r w:rsidR="00842FEC">
              <w:rPr>
                <w:b/>
                <w:bCs/>
              </w:rPr>
              <w:t>Benjamin-</w:t>
            </w:r>
            <w:proofErr w:type="spellStart"/>
            <w:r w:rsidR="00842FEC">
              <w:rPr>
                <w:b/>
                <w:bCs/>
              </w:rPr>
              <w:t>Hoghberg</w:t>
            </w:r>
            <w:proofErr w:type="spellEnd"/>
            <w:r w:rsidR="00842FEC">
              <w:rPr>
                <w:b/>
                <w:bCs/>
              </w:rPr>
              <w:t xml:space="preserve"> FDR procedure</w:t>
            </w:r>
            <w:r w:rsidR="00D56B67">
              <w:t>, alpha = 0.05</w:t>
            </w:r>
            <w:r w:rsidR="00842FEC">
              <w:t xml:space="preserve">). If significance found, uses </w:t>
            </w:r>
            <w:r w:rsidR="00842FEC" w:rsidRPr="00842FEC">
              <w:rPr>
                <w:b/>
                <w:bCs/>
              </w:rPr>
              <w:t>state-specific test (t-test)</w:t>
            </w:r>
            <w:r w:rsidR="00842FEC">
              <w:t xml:space="preserve"> to identify which states contribute to the difference</w:t>
            </w:r>
            <w:r w:rsidR="00D56B67">
              <w:t xml:space="preserve"> (also apply BH FDR)</w:t>
            </w:r>
            <w:r w:rsidR="00842FEC">
              <w:t xml:space="preserve">. </w:t>
            </w:r>
          </w:p>
          <w:p w14:paraId="64E69F8D" w14:textId="77777777" w:rsidR="00842FEC" w:rsidRDefault="00842FEC" w:rsidP="00842FEC">
            <w:pPr>
              <w:pStyle w:val="ListParagraph"/>
            </w:pPr>
          </w:p>
          <w:p w14:paraId="71B46315" w14:textId="5D00CAF1" w:rsidR="00842FEC" w:rsidRDefault="00842FEC" w:rsidP="00842FEC">
            <w:pPr>
              <w:pStyle w:val="ListParagraph"/>
              <w:numPr>
                <w:ilvl w:val="0"/>
                <w:numId w:val="4"/>
              </w:numPr>
            </w:pPr>
            <w:r>
              <w:t>Do the same as 8 for experimental vs control group across whole unsegmented.</w:t>
            </w:r>
          </w:p>
        </w:tc>
        <w:tc>
          <w:tcPr>
            <w:tcW w:w="5135" w:type="dxa"/>
          </w:tcPr>
          <w:p w14:paraId="67B97155" w14:textId="77777777" w:rsidR="00FC4580" w:rsidRDefault="002F528E" w:rsidP="005F78FB">
            <w:pPr>
              <w:pStyle w:val="ListParagraph"/>
              <w:numPr>
                <w:ilvl w:val="0"/>
                <w:numId w:val="6"/>
              </w:numPr>
              <w:rPr>
                <w:color w:val="000000" w:themeColor="text1"/>
              </w:rPr>
            </w:pPr>
            <w:r>
              <w:rPr>
                <w:color w:val="000000" w:themeColor="text1"/>
              </w:rPr>
              <w:lastRenderedPageBreak/>
              <w:t>There is significant correlation between FO and video segments.</w:t>
            </w:r>
          </w:p>
          <w:p w14:paraId="2533BE56" w14:textId="77777777" w:rsidR="002F528E" w:rsidRDefault="002F528E" w:rsidP="005F78FB">
            <w:pPr>
              <w:pStyle w:val="ListParagraph"/>
              <w:numPr>
                <w:ilvl w:val="0"/>
                <w:numId w:val="6"/>
              </w:numPr>
              <w:rPr>
                <w:color w:val="000000" w:themeColor="text1"/>
              </w:rPr>
            </w:pPr>
            <w:r>
              <w:rPr>
                <w:color w:val="000000" w:themeColor="text1"/>
              </w:rPr>
              <w:t>There is significant difference in FO of each HN between experimental and control groups.</w:t>
            </w:r>
          </w:p>
          <w:p w14:paraId="6CBD5812" w14:textId="77777777" w:rsidR="00D56B67" w:rsidRDefault="00D56B67" w:rsidP="005F78FB">
            <w:pPr>
              <w:pStyle w:val="ListParagraph"/>
              <w:numPr>
                <w:ilvl w:val="0"/>
                <w:numId w:val="6"/>
              </w:numPr>
              <w:rPr>
                <w:color w:val="000000" w:themeColor="text1"/>
              </w:rPr>
            </w:pPr>
            <w:r>
              <w:rPr>
                <w:color w:val="000000" w:themeColor="text1"/>
              </w:rPr>
              <w:t>There is significant difference in FO of each HN between experimental and control groups.</w:t>
            </w:r>
          </w:p>
          <w:p w14:paraId="0A28CDCD" w14:textId="39BE3CA2" w:rsidR="00D56B67" w:rsidRPr="00842FEC" w:rsidRDefault="00D56B67" w:rsidP="00D56B67">
            <w:pPr>
              <w:pStyle w:val="ListParagraph"/>
              <w:rPr>
                <w:color w:val="000000" w:themeColor="text1"/>
              </w:rPr>
            </w:pPr>
          </w:p>
        </w:tc>
      </w:tr>
      <w:tr w:rsidR="00FC4580" w14:paraId="765E1F45" w14:textId="5A6BF0DC" w:rsidTr="00685031">
        <w:tc>
          <w:tcPr>
            <w:tcW w:w="2565" w:type="dxa"/>
          </w:tcPr>
          <w:p w14:paraId="2657E818" w14:textId="163347C6" w:rsidR="00FC4580" w:rsidRDefault="00FC4580" w:rsidP="002E3B52">
            <w:r>
              <w:t>Viterbi Path</w:t>
            </w:r>
          </w:p>
        </w:tc>
        <w:tc>
          <w:tcPr>
            <w:tcW w:w="6250" w:type="dxa"/>
          </w:tcPr>
          <w:p w14:paraId="1DA07CDA" w14:textId="1C4A505D" w:rsidR="00FC4580" w:rsidRDefault="00FC4580" w:rsidP="00FC4580">
            <w:pPr>
              <w:pStyle w:val="ListParagraph"/>
              <w:numPr>
                <w:ilvl w:val="0"/>
                <w:numId w:val="4"/>
              </w:numPr>
            </w:pPr>
            <w:r>
              <w:t xml:space="preserve">Inter-group differences via </w:t>
            </w:r>
            <w:r w:rsidRPr="00FC4580">
              <w:rPr>
                <w:b/>
                <w:bCs/>
              </w:rPr>
              <w:t>Permutation Testing</w:t>
            </w:r>
            <w:r>
              <w:t xml:space="preserve"> and </w:t>
            </w:r>
            <w:r w:rsidRPr="00FC4580">
              <w:rPr>
                <w:b/>
                <w:bCs/>
              </w:rPr>
              <w:t>Hamming distance</w:t>
            </w:r>
            <w:r>
              <w:t xml:space="preserve">: Get mean and SD Hamming distance </w:t>
            </w:r>
            <w:r w:rsidR="000B0263">
              <w:t>between</w:t>
            </w:r>
            <w:r>
              <w:t xml:space="preserve"> </w:t>
            </w:r>
            <w:r w:rsidRPr="000B0263">
              <w:rPr>
                <w:u w:val="single"/>
              </w:rPr>
              <w:t xml:space="preserve">experimental </w:t>
            </w:r>
            <w:r w:rsidR="000B0263">
              <w:rPr>
                <w:u w:val="single"/>
              </w:rPr>
              <w:t>and</w:t>
            </w:r>
            <w:r w:rsidRPr="000B0263">
              <w:rPr>
                <w:u w:val="single"/>
              </w:rPr>
              <w:t xml:space="preserve"> control group</w:t>
            </w:r>
            <w:r w:rsidR="000B0263">
              <w:rPr>
                <w:u w:val="single"/>
              </w:rPr>
              <w:t xml:space="preserve"> participants</w:t>
            </w:r>
            <w:r>
              <w:t xml:space="preserve">. Recompute mean and SD Hamming distance for each random permutation out of a total of 5000. Calculate p-value via t test. </w:t>
            </w:r>
          </w:p>
          <w:p w14:paraId="78DB3D63" w14:textId="77777777" w:rsidR="00FC4580" w:rsidRDefault="00FC4580" w:rsidP="00AC2A26"/>
          <w:p w14:paraId="156FA01C" w14:textId="5ADA2BAB" w:rsidR="00FC4580" w:rsidRDefault="00FC4580" w:rsidP="00685031">
            <w:pPr>
              <w:pStyle w:val="ListParagraph"/>
              <w:numPr>
                <w:ilvl w:val="0"/>
                <w:numId w:val="4"/>
              </w:numPr>
            </w:pPr>
            <w:r>
              <w:t xml:space="preserve">Intra-group variability: Compute pairwise Hamming distances between all sequences </w:t>
            </w:r>
            <w:r w:rsidRPr="000B0263">
              <w:rPr>
                <w:u w:val="single"/>
              </w:rPr>
              <w:t>within each group</w:t>
            </w:r>
            <w:r>
              <w:t>. Find Mean and SD of experimental vs control groups. Do t test/Welch’s t test for significance of difference in Mean. Do F test fo</w:t>
            </w:r>
            <w:r w:rsidR="000B0263">
              <w:t>r</w:t>
            </w:r>
            <w:r>
              <w:t xml:space="preserve"> significance of difference in Variance.</w:t>
            </w:r>
          </w:p>
        </w:tc>
        <w:tc>
          <w:tcPr>
            <w:tcW w:w="5135" w:type="dxa"/>
          </w:tcPr>
          <w:p w14:paraId="62E17C38" w14:textId="0C4334DD" w:rsidR="00FC4580" w:rsidRDefault="000B0263" w:rsidP="005F78FB">
            <w:pPr>
              <w:pStyle w:val="ListParagraph"/>
              <w:numPr>
                <w:ilvl w:val="0"/>
                <w:numId w:val="6"/>
              </w:numPr>
            </w:pPr>
            <w:r>
              <w:t>There is significant difference in Hamming distance between groups compared to random Hamming distance</w:t>
            </w:r>
          </w:p>
          <w:p w14:paraId="7A041B62" w14:textId="24F46E8B" w:rsidR="000B0263" w:rsidRDefault="000B0263" w:rsidP="005F78FB">
            <w:pPr>
              <w:pStyle w:val="ListParagraph"/>
              <w:numPr>
                <w:ilvl w:val="0"/>
                <w:numId w:val="6"/>
              </w:numPr>
            </w:pPr>
            <w:r>
              <w:t>There is significant difference in the mean and variation of Hamming distances between experimental and control groups</w:t>
            </w:r>
          </w:p>
        </w:tc>
      </w:tr>
      <w:tr w:rsidR="00FC4580" w14:paraId="211EDDEF" w14:textId="0A9B7B49" w:rsidTr="00685031">
        <w:tc>
          <w:tcPr>
            <w:tcW w:w="2565" w:type="dxa"/>
          </w:tcPr>
          <w:p w14:paraId="09FC6D92" w14:textId="27753A1F" w:rsidR="00FC4580" w:rsidRDefault="00FC4580" w:rsidP="002E3B52">
            <w:r>
              <w:t>Switching Rates</w:t>
            </w:r>
            <w:r w:rsidR="0018031A">
              <w:t xml:space="preserve"> (SR)</w:t>
            </w:r>
          </w:p>
        </w:tc>
        <w:tc>
          <w:tcPr>
            <w:tcW w:w="6250" w:type="dxa"/>
          </w:tcPr>
          <w:p w14:paraId="6B32C02B" w14:textId="77777777" w:rsidR="00FC4580" w:rsidRDefault="00685031" w:rsidP="00FC4580">
            <w:pPr>
              <w:pStyle w:val="ListParagraph"/>
              <w:numPr>
                <w:ilvl w:val="0"/>
                <w:numId w:val="4"/>
              </w:numPr>
            </w:pPr>
            <w:r>
              <w:t>Find mean and SD of switching rates between experimental and control groups. Perform t test.</w:t>
            </w:r>
          </w:p>
          <w:p w14:paraId="34043981" w14:textId="1212C8A5" w:rsidR="0018031A" w:rsidRDefault="0018031A" w:rsidP="00FC4580">
            <w:pPr>
              <w:pStyle w:val="ListParagraph"/>
              <w:numPr>
                <w:ilvl w:val="0"/>
                <w:numId w:val="4"/>
              </w:numPr>
            </w:pPr>
            <w:r>
              <w:t>For experimental group, calculate Pearson’s correlation coefficient between SR and PANSS, HDRS, CGI-S AND SOFAS</w:t>
            </w:r>
          </w:p>
        </w:tc>
        <w:tc>
          <w:tcPr>
            <w:tcW w:w="5135" w:type="dxa"/>
          </w:tcPr>
          <w:p w14:paraId="7398A262" w14:textId="77777777" w:rsidR="00FC4580" w:rsidRDefault="000B0263" w:rsidP="005F78FB">
            <w:pPr>
              <w:pStyle w:val="ListParagraph"/>
              <w:numPr>
                <w:ilvl w:val="0"/>
                <w:numId w:val="6"/>
              </w:numPr>
            </w:pPr>
            <w:r>
              <w:t xml:space="preserve"> There is a significant difference between mean and switching rates between the two groups.</w:t>
            </w:r>
          </w:p>
          <w:p w14:paraId="09D55C97" w14:textId="607EE696" w:rsidR="0018031A" w:rsidRDefault="0018031A" w:rsidP="005F78FB">
            <w:pPr>
              <w:pStyle w:val="ListParagraph"/>
              <w:numPr>
                <w:ilvl w:val="0"/>
                <w:numId w:val="6"/>
              </w:numPr>
            </w:pPr>
            <w:r>
              <w:t>There is a significant correlation between switching rates and higher scores.</w:t>
            </w:r>
          </w:p>
        </w:tc>
      </w:tr>
      <w:tr w:rsidR="00FC4580" w14:paraId="7A068FD9" w14:textId="32842C89" w:rsidTr="00685031">
        <w:tc>
          <w:tcPr>
            <w:tcW w:w="2565" w:type="dxa"/>
          </w:tcPr>
          <w:p w14:paraId="727FE356" w14:textId="1329DBC9" w:rsidR="00FC4580" w:rsidRDefault="00FC4580" w:rsidP="00917ACD">
            <w:r w:rsidRPr="008265C8">
              <w:rPr>
                <w:color w:val="000000" w:themeColor="text1"/>
              </w:rPr>
              <w:t>Heart Rate</w:t>
            </w:r>
          </w:p>
        </w:tc>
        <w:tc>
          <w:tcPr>
            <w:tcW w:w="6250" w:type="dxa"/>
          </w:tcPr>
          <w:p w14:paraId="2745711B" w14:textId="7C3CEBEF" w:rsidR="00685031" w:rsidRDefault="00685031" w:rsidP="00703728">
            <w:pPr>
              <w:pStyle w:val="ListParagraph"/>
              <w:numPr>
                <w:ilvl w:val="0"/>
                <w:numId w:val="6"/>
              </w:numPr>
            </w:pPr>
            <w:r>
              <w:t>Find mean and variance of HR for experimental vs control groups, divided by:</w:t>
            </w:r>
          </w:p>
          <w:p w14:paraId="2E10BC98" w14:textId="6C006F6F" w:rsidR="00685031" w:rsidRDefault="00685031" w:rsidP="00685031">
            <w:pPr>
              <w:pStyle w:val="ListParagraph"/>
              <w:numPr>
                <w:ilvl w:val="0"/>
                <w:numId w:val="3"/>
              </w:numPr>
            </w:pPr>
            <w:r>
              <w:t>Segments</w:t>
            </w:r>
          </w:p>
          <w:p w14:paraId="3E8816C9" w14:textId="2B0015A2" w:rsidR="00685031" w:rsidRDefault="00685031" w:rsidP="00685031">
            <w:pPr>
              <w:pStyle w:val="ListParagraph"/>
              <w:numPr>
                <w:ilvl w:val="0"/>
                <w:numId w:val="3"/>
              </w:numPr>
            </w:pPr>
            <w:r>
              <w:t>Whole video</w:t>
            </w:r>
          </w:p>
          <w:p w14:paraId="41746968" w14:textId="62800EB0" w:rsidR="00685031" w:rsidRDefault="00685031" w:rsidP="00685031">
            <w:pPr>
              <w:ind w:left="360"/>
            </w:pPr>
            <w:r>
              <w:lastRenderedPageBreak/>
              <w:t>Perform t test and F test.</w:t>
            </w:r>
          </w:p>
          <w:p w14:paraId="679C2533" w14:textId="495E818D" w:rsidR="00685031" w:rsidRDefault="00685031" w:rsidP="00703728">
            <w:pPr>
              <w:pStyle w:val="ListParagraph"/>
              <w:numPr>
                <w:ilvl w:val="0"/>
                <w:numId w:val="6"/>
              </w:numPr>
            </w:pPr>
            <w:r>
              <w:t>Find mean and variance of HR for pooled data, divided by:</w:t>
            </w:r>
          </w:p>
          <w:p w14:paraId="766A8051" w14:textId="1C254F0E" w:rsidR="00685031" w:rsidRDefault="00685031" w:rsidP="00685031">
            <w:pPr>
              <w:pStyle w:val="ListParagraph"/>
              <w:numPr>
                <w:ilvl w:val="0"/>
                <w:numId w:val="3"/>
              </w:numPr>
            </w:pPr>
            <w:r>
              <w:t>Segments</w:t>
            </w:r>
          </w:p>
          <w:p w14:paraId="38E1180B" w14:textId="7E74CA3C" w:rsidR="00685031" w:rsidRDefault="00685031" w:rsidP="00685031">
            <w:pPr>
              <w:pStyle w:val="ListParagraph"/>
              <w:numPr>
                <w:ilvl w:val="0"/>
                <w:numId w:val="3"/>
              </w:numPr>
            </w:pPr>
            <w:r>
              <w:t>Whole video</w:t>
            </w:r>
          </w:p>
          <w:p w14:paraId="2F415FD7" w14:textId="13DDE31E" w:rsidR="00FC4580" w:rsidRDefault="00685031" w:rsidP="00685031">
            <w:pPr>
              <w:ind w:left="360"/>
            </w:pPr>
            <w:r>
              <w:t>Perform t test and F test.</w:t>
            </w:r>
          </w:p>
        </w:tc>
        <w:tc>
          <w:tcPr>
            <w:tcW w:w="5135" w:type="dxa"/>
          </w:tcPr>
          <w:p w14:paraId="0C8A9095" w14:textId="772EBB7B" w:rsidR="00FC4580" w:rsidRDefault="00703728" w:rsidP="00703728">
            <w:r>
              <w:lastRenderedPageBreak/>
              <w:t>1</w:t>
            </w:r>
            <w:r w:rsidR="00FE143B">
              <w:t>5</w:t>
            </w:r>
            <w:r>
              <w:t xml:space="preserve">. </w:t>
            </w:r>
            <w:r w:rsidR="000B0263">
              <w:t>There is a significant difference in HR between mean and experimental groups</w:t>
            </w:r>
          </w:p>
          <w:p w14:paraId="301E38F8" w14:textId="77777777" w:rsidR="000B0263" w:rsidRDefault="000B0263" w:rsidP="008265C8"/>
          <w:p w14:paraId="13AD591E" w14:textId="3512E8CD" w:rsidR="000B0263" w:rsidRDefault="000B0263" w:rsidP="00703728">
            <w:r>
              <w:lastRenderedPageBreak/>
              <w:t xml:space="preserve"> </w:t>
            </w:r>
            <w:r w:rsidR="00703728">
              <w:t>1</w:t>
            </w:r>
            <w:r w:rsidR="00FE143B">
              <w:t>6</w:t>
            </w:r>
            <w:r w:rsidR="00703728">
              <w:t xml:space="preserve">. </w:t>
            </w:r>
            <w:r>
              <w:t>There is a significant difference in HR between segments</w:t>
            </w:r>
          </w:p>
        </w:tc>
      </w:tr>
    </w:tbl>
    <w:p w14:paraId="50EA8C53" w14:textId="77777777" w:rsidR="00FC4580" w:rsidRDefault="00FC4580">
      <w:pPr>
        <w:sectPr w:rsidR="00FC4580" w:rsidSect="00FC4580">
          <w:pgSz w:w="16840" w:h="11900" w:orient="landscape"/>
          <w:pgMar w:top="1440" w:right="1440" w:bottom="1440" w:left="1440" w:header="708" w:footer="708" w:gutter="0"/>
          <w:cols w:space="708"/>
          <w:docGrid w:linePitch="360"/>
        </w:sectPr>
      </w:pPr>
    </w:p>
    <w:p w14:paraId="3097C191" w14:textId="067C4477" w:rsidR="00AB0315" w:rsidRDefault="00FC4580" w:rsidP="00FC4580">
      <w:pPr>
        <w:pStyle w:val="Heading2"/>
      </w:pPr>
      <w:r>
        <w:lastRenderedPageBreak/>
        <w:t>References</w:t>
      </w:r>
    </w:p>
    <w:p w14:paraId="22DC5199" w14:textId="77777777" w:rsidR="00466A16" w:rsidRPr="00466A16" w:rsidRDefault="00AB0315" w:rsidP="00466A16">
      <w:pPr>
        <w:pStyle w:val="EndNoteBibliography"/>
        <w:spacing w:after="0"/>
        <w:ind w:left="720" w:hanging="720"/>
        <w:rPr>
          <w:noProof/>
        </w:rPr>
      </w:pPr>
      <w:r>
        <w:fldChar w:fldCharType="begin"/>
      </w:r>
      <w:r>
        <w:instrText xml:space="preserve"> ADDIN EN.REFLIST </w:instrText>
      </w:r>
      <w:r>
        <w:fldChar w:fldCharType="separate"/>
      </w:r>
      <w:r w:rsidR="00466A16" w:rsidRPr="00466A16">
        <w:rPr>
          <w:noProof/>
        </w:rPr>
        <w:t xml:space="preserve">CHANG, L. J., YARKONI, T., KHAW, M. W. &amp; SANFEY, A. G. 2013. Decoding the role of the insula in human cognition: functional parcellation and large-scale reverse inference. </w:t>
      </w:r>
      <w:r w:rsidR="00466A16" w:rsidRPr="00466A16">
        <w:rPr>
          <w:i/>
          <w:noProof/>
        </w:rPr>
        <w:t>Cereb Cortex,</w:t>
      </w:r>
      <w:r w:rsidR="00466A16" w:rsidRPr="00466A16">
        <w:rPr>
          <w:noProof/>
        </w:rPr>
        <w:t xml:space="preserve"> 23</w:t>
      </w:r>
      <w:r w:rsidR="00466A16" w:rsidRPr="00466A16">
        <w:rPr>
          <w:b/>
          <w:noProof/>
        </w:rPr>
        <w:t>,</w:t>
      </w:r>
      <w:r w:rsidR="00466A16" w:rsidRPr="00466A16">
        <w:rPr>
          <w:noProof/>
        </w:rPr>
        <w:t xml:space="preserve"> 739-49.</w:t>
      </w:r>
    </w:p>
    <w:p w14:paraId="191008F4" w14:textId="77777777" w:rsidR="00466A16" w:rsidRPr="00466A16" w:rsidRDefault="00466A16" w:rsidP="00466A16">
      <w:pPr>
        <w:pStyle w:val="EndNoteBibliography"/>
        <w:ind w:left="720" w:hanging="720"/>
        <w:rPr>
          <w:noProof/>
        </w:rPr>
      </w:pPr>
      <w:r w:rsidRPr="00466A16">
        <w:rPr>
          <w:noProof/>
        </w:rPr>
        <w:t xml:space="preserve">MEER, J. N. V. D., BREAKSPEAR, M., CHANG, L. J., SONKUSARE, S. &amp; COCCHI, L. 2020. Movie viewing elicits rich and reliable brain state dynamics. </w:t>
      </w:r>
      <w:r w:rsidRPr="00466A16">
        <w:rPr>
          <w:i/>
          <w:noProof/>
        </w:rPr>
        <w:t>Nature communications,</w:t>
      </w:r>
      <w:r w:rsidRPr="00466A16">
        <w:rPr>
          <w:noProof/>
        </w:rPr>
        <w:t xml:space="preserve"> 11</w:t>
      </w:r>
      <w:r w:rsidRPr="00466A16">
        <w:rPr>
          <w:b/>
          <w:noProof/>
        </w:rPr>
        <w:t>,</w:t>
      </w:r>
      <w:r w:rsidRPr="00466A16">
        <w:rPr>
          <w:noProof/>
        </w:rPr>
        <w:t xml:space="preserve"> 5004.</w:t>
      </w:r>
    </w:p>
    <w:p w14:paraId="200ADE65" w14:textId="3C18A8C9" w:rsidR="006B5C14" w:rsidRDefault="00AB0315">
      <w:r>
        <w:fldChar w:fldCharType="end"/>
      </w:r>
    </w:p>
    <w:sectPr w:rsidR="006B5C14" w:rsidSect="00FC4580">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Judy Xiaotian Li" w:date="2025-08-16T15:02:00Z" w:initials="JL">
    <w:p w14:paraId="2A83162A" w14:textId="77777777" w:rsidR="00D54C89" w:rsidRDefault="00D54C89" w:rsidP="00D54C89">
      <w:r>
        <w:rPr>
          <w:rStyle w:val="CommentReference"/>
        </w:rPr>
        <w:annotationRef/>
      </w:r>
      <w:r>
        <w:rPr>
          <w:sz w:val="20"/>
          <w:szCs w:val="20"/>
        </w:rPr>
        <w:t>As per Jayson's PCNS_writeup_methods, need to clarify exact number eventually</w:t>
      </w:r>
    </w:p>
  </w:comment>
  <w:comment w:id="3" w:author="Judy Xiaotian Li" w:date="2025-08-20T15:52:00Z" w:initials="JL">
    <w:p w14:paraId="70054C3D" w14:textId="77777777" w:rsidR="0018031A" w:rsidRDefault="0018031A" w:rsidP="0018031A">
      <w:r>
        <w:rPr>
          <w:rStyle w:val="CommentReference"/>
        </w:rPr>
        <w:annotationRef/>
      </w:r>
      <w:r>
        <w:rPr>
          <w:sz w:val="20"/>
          <w:szCs w:val="20"/>
        </w:rPr>
        <w:t>Can think about further analysis to find correlation between e.g. switching rate and PANSS</w:t>
      </w:r>
    </w:p>
  </w:comment>
  <w:comment w:id="6" w:author="Judy Xiaotian Li" w:date="2025-08-16T15:12:00Z" w:initials="JL">
    <w:p w14:paraId="57838FDF" w14:textId="0BF51D23" w:rsidR="00924227" w:rsidRDefault="00A42D8C" w:rsidP="00924227">
      <w:r>
        <w:rPr>
          <w:rStyle w:val="CommentReference"/>
        </w:rPr>
        <w:annotationRef/>
      </w:r>
      <w:r w:rsidR="00924227">
        <w:rPr>
          <w:sz w:val="20"/>
          <w:szCs w:val="20"/>
        </w:rPr>
        <w:t>Clarify why we don't need to clean data again</w:t>
      </w:r>
    </w:p>
  </w:comment>
  <w:comment w:id="9" w:author="Judy Xiaotian Li" w:date="2025-08-20T10:45:00Z" w:initials="JL">
    <w:p w14:paraId="66BD2070" w14:textId="77777777" w:rsidR="00924227" w:rsidRDefault="00924227" w:rsidP="00924227">
      <w:r>
        <w:rPr>
          <w:rStyle w:val="CommentReference"/>
        </w:rPr>
        <w:annotationRef/>
      </w:r>
      <w:r>
        <w:rPr>
          <w:sz w:val="20"/>
          <w:szCs w:val="20"/>
        </w:rPr>
        <w:t>Bryan said the HMM toolbox will automatically find the lowest number of Hidden States with K as the maximum</w:t>
      </w:r>
    </w:p>
  </w:comment>
  <w:comment w:id="10" w:author="Judy Xiaotian Li" w:date="2025-08-20T10:50:00Z" w:initials="JL">
    <w:p w14:paraId="5B45521B" w14:textId="77777777" w:rsidR="002D1035" w:rsidRDefault="002D1035" w:rsidP="002D1035">
      <w:r>
        <w:rPr>
          <w:rStyle w:val="CommentReference"/>
        </w:rPr>
        <w:annotationRef/>
      </w:r>
      <w:r>
        <w:rPr>
          <w:sz w:val="20"/>
          <w:szCs w:val="20"/>
        </w:rPr>
        <w:t>Are these a good range?</w:t>
      </w:r>
    </w:p>
  </w:comment>
  <w:comment w:id="11" w:author="Judy Xiaotian Li" w:date="2025-08-20T10:51:00Z" w:initials="JL">
    <w:p w14:paraId="26971EEB" w14:textId="77777777" w:rsidR="002D1035" w:rsidRDefault="002D1035" w:rsidP="002D1035">
      <w:r>
        <w:rPr>
          <w:rStyle w:val="CommentReference"/>
        </w:rPr>
        <w:annotationRef/>
      </w:r>
      <w:r>
        <w:rPr>
          <w:sz w:val="20"/>
          <w:szCs w:val="20"/>
        </w:rPr>
        <w:t>Want to clarify - can the HMM MAR toolbox do this automatically or do I have to do this manually</w:t>
      </w:r>
    </w:p>
  </w:comment>
  <w:comment w:id="12" w:author="Judy Xiaotian Li" w:date="2025-08-20T11:57:00Z" w:initials="JL">
    <w:p w14:paraId="397E3503" w14:textId="77777777" w:rsidR="00FC4580" w:rsidRDefault="00FC4580" w:rsidP="00F40226">
      <w:r>
        <w:rPr>
          <w:rStyle w:val="CommentReference"/>
        </w:rPr>
        <w:annotationRef/>
      </w:r>
      <w:r>
        <w:rPr>
          <w:sz w:val="20"/>
          <w:szCs w:val="20"/>
        </w:rPr>
        <w:t>- Is this too short to calculate a valid consistency?</w:t>
      </w:r>
    </w:p>
    <w:p w14:paraId="39C49738" w14:textId="77777777" w:rsidR="00FC4580" w:rsidRDefault="00FC4580" w:rsidP="00F40226">
      <w:r>
        <w:rPr>
          <w:sz w:val="20"/>
          <w:szCs w:val="20"/>
        </w:rPr>
        <w:t>- Justification for using sliding window vs Viterbi path?</w:t>
      </w:r>
    </w:p>
  </w:comment>
  <w:comment w:id="13" w:author="Judy Xiaotian Li" w:date="2025-08-20T12:04:00Z" w:initials="JL">
    <w:p w14:paraId="45EA2519" w14:textId="77777777" w:rsidR="00FC4580" w:rsidRDefault="00FC4580" w:rsidP="00F40226">
      <w:r>
        <w:rPr>
          <w:rStyle w:val="CommentReference"/>
        </w:rPr>
        <w:annotationRef/>
      </w:r>
      <w:r>
        <w:rPr>
          <w:sz w:val="20"/>
          <w:szCs w:val="20"/>
        </w:rPr>
        <w:t>Can also use hybrid approach - start with sliding windows to identify state shifts then examine these time points more closely to check for correspondence with video triggers</w:t>
      </w:r>
    </w:p>
  </w:comment>
  <w:comment w:id="14" w:author="Judy Xiaotian Li" w:date="2025-08-20T12:01:00Z" w:initials="JL">
    <w:p w14:paraId="429DFD2F" w14:textId="77777777" w:rsidR="00FC4580" w:rsidRDefault="00FC4580" w:rsidP="00F40226">
      <w:r>
        <w:rPr>
          <w:rStyle w:val="CommentReference"/>
        </w:rPr>
        <w:annotationRef/>
      </w:r>
      <w:r>
        <w:rPr>
          <w:sz w:val="20"/>
          <w:szCs w:val="20"/>
        </w:rPr>
        <w:t>I made this up - is this a valid way to calculate consistency, or should I just use the Viterbi path and associated ratios.</w:t>
      </w:r>
    </w:p>
  </w:comment>
  <w:comment w:id="15" w:author="Judy Xiaotian Li" w:date="2025-08-20T12:51:00Z" w:initials="JL">
    <w:p w14:paraId="2B3C750E" w14:textId="77777777" w:rsidR="00FC4580" w:rsidRDefault="00FC4580" w:rsidP="00466A16">
      <w:r>
        <w:rPr>
          <w:rStyle w:val="CommentReference"/>
        </w:rPr>
        <w:annotationRef/>
      </w:r>
      <w:r>
        <w:rPr>
          <w:sz w:val="20"/>
          <w:szCs w:val="20"/>
        </w:rPr>
        <w:t>Meer did this and also did the significantly different transition probabilities. Unsure where top 20% came from.</w:t>
      </w:r>
    </w:p>
  </w:comment>
  <w:comment w:id="16" w:author="Judy Xiaotian Li" w:date="2025-08-20T12:59:00Z" w:initials="JL">
    <w:p w14:paraId="7EE4845A" w14:textId="77777777" w:rsidR="00FC4580" w:rsidRDefault="00FC4580" w:rsidP="00E90FE3">
      <w:r>
        <w:rPr>
          <w:rStyle w:val="CommentReference"/>
        </w:rPr>
        <w:annotationRef/>
      </w:r>
      <w:r>
        <w:rPr>
          <w:sz w:val="20"/>
          <w:szCs w:val="20"/>
        </w:rPr>
        <w:t>I made this up - does it make sense and is it val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A83162A" w15:done="0"/>
  <w15:commentEx w15:paraId="70054C3D" w15:done="0"/>
  <w15:commentEx w15:paraId="57838FDF" w15:done="0"/>
  <w15:commentEx w15:paraId="66BD2070" w15:done="0"/>
  <w15:commentEx w15:paraId="5B45521B" w15:done="0"/>
  <w15:commentEx w15:paraId="26971EEB" w15:done="0"/>
  <w15:commentEx w15:paraId="39C49738" w15:done="0"/>
  <w15:commentEx w15:paraId="45EA2519" w15:paraIdParent="39C49738" w15:done="0"/>
  <w15:commentEx w15:paraId="429DFD2F" w15:done="0"/>
  <w15:commentEx w15:paraId="2B3C750E" w15:done="0"/>
  <w15:commentEx w15:paraId="7EE484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CCC8669" w16cex:dateUtc="2025-08-16T05:02:00Z"/>
  <w16cex:commentExtensible w16cex:durableId="61647101" w16cex:dateUtc="2025-08-20T05:52:00Z"/>
  <w16cex:commentExtensible w16cex:durableId="4DD86D35" w16cex:dateUtc="2025-08-16T05:12:00Z"/>
  <w16cex:commentExtensible w16cex:durableId="2F640D36" w16cex:dateUtc="2025-08-20T00:45:00Z"/>
  <w16cex:commentExtensible w16cex:durableId="1A9CE67A" w16cex:dateUtc="2025-08-20T00:50:00Z"/>
  <w16cex:commentExtensible w16cex:durableId="25E96B5E" w16cex:dateUtc="2025-08-20T00:51:00Z"/>
  <w16cex:commentExtensible w16cex:durableId="039B3CB4" w16cex:dateUtc="2025-08-20T01:57:00Z"/>
  <w16cex:commentExtensible w16cex:durableId="6690FD5F" w16cex:dateUtc="2025-08-20T02:04:00Z"/>
  <w16cex:commentExtensible w16cex:durableId="387A629C" w16cex:dateUtc="2025-08-20T02:01:00Z"/>
  <w16cex:commentExtensible w16cex:durableId="5F98E95C" w16cex:dateUtc="2025-08-20T02:51:00Z"/>
  <w16cex:commentExtensible w16cex:durableId="48CEFC67" w16cex:dateUtc="2025-08-20T02: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A83162A" w16cid:durableId="3CCC8669"/>
  <w16cid:commentId w16cid:paraId="70054C3D" w16cid:durableId="61647101"/>
  <w16cid:commentId w16cid:paraId="57838FDF" w16cid:durableId="4DD86D35"/>
  <w16cid:commentId w16cid:paraId="66BD2070" w16cid:durableId="2F640D36"/>
  <w16cid:commentId w16cid:paraId="5B45521B" w16cid:durableId="1A9CE67A"/>
  <w16cid:commentId w16cid:paraId="26971EEB" w16cid:durableId="25E96B5E"/>
  <w16cid:commentId w16cid:paraId="39C49738" w16cid:durableId="039B3CB4"/>
  <w16cid:commentId w16cid:paraId="45EA2519" w16cid:durableId="6690FD5F"/>
  <w16cid:commentId w16cid:paraId="429DFD2F" w16cid:durableId="387A629C"/>
  <w16cid:commentId w16cid:paraId="2B3C750E" w16cid:durableId="5F98E95C"/>
  <w16cid:commentId w16cid:paraId="7EE4845A" w16cid:durableId="48CEFC6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8151C"/>
    <w:multiLevelType w:val="hybridMultilevel"/>
    <w:tmpl w:val="02385EE2"/>
    <w:lvl w:ilvl="0" w:tplc="3BDE37C6">
      <w:start w:val="1"/>
      <w:numFmt w:val="bullet"/>
      <w:lvlText w:val="-"/>
      <w:lvlJc w:val="left"/>
      <w:pPr>
        <w:ind w:left="720" w:hanging="360"/>
      </w:pPr>
      <w:rPr>
        <w:rFonts w:ascii="Aptos" w:eastAsiaTheme="minorEastAsia" w:hAnsi="Apto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6C50301"/>
    <w:multiLevelType w:val="hybridMultilevel"/>
    <w:tmpl w:val="4B50CB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A0D742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77B8127B"/>
    <w:multiLevelType w:val="multilevel"/>
    <w:tmpl w:val="739A3D84"/>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7C0D40FF"/>
    <w:multiLevelType w:val="hybridMultilevel"/>
    <w:tmpl w:val="94BC5FF4"/>
    <w:lvl w:ilvl="0" w:tplc="4170E7AE">
      <w:numFmt w:val="bullet"/>
      <w:lvlText w:val="-"/>
      <w:lvlJc w:val="left"/>
      <w:pPr>
        <w:ind w:left="720" w:hanging="360"/>
      </w:pPr>
      <w:rPr>
        <w:rFonts w:ascii="Aptos" w:eastAsiaTheme="minorEastAsia"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D200BB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513036387">
    <w:abstractNumId w:val="3"/>
  </w:num>
  <w:num w:numId="2" w16cid:durableId="1688362384">
    <w:abstractNumId w:val="0"/>
  </w:num>
  <w:num w:numId="3" w16cid:durableId="1429538613">
    <w:abstractNumId w:val="4"/>
  </w:num>
  <w:num w:numId="4" w16cid:durableId="1800612962">
    <w:abstractNumId w:val="2"/>
  </w:num>
  <w:num w:numId="5" w16cid:durableId="1175921693">
    <w:abstractNumId w:val="1"/>
  </w:num>
  <w:num w:numId="6" w16cid:durableId="123007589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udy Xiaotian Li">
    <w15:presenceInfo w15:providerId="AD" w15:userId="S::juli5975@uni.sydney.edu.au::21bf6feb-e1f3-476f-8438-e707ba11c7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tappetwptsdsezwacpeexawwe9tfvveaef&quot;&gt;My EndNote Library-Converted&lt;record-ids&gt;&lt;item&gt;202&lt;/item&gt;&lt;item&gt;239&lt;/item&gt;&lt;/record-ids&gt;&lt;/item&gt;&lt;/Libraries&gt;"/>
  </w:docVars>
  <w:rsids>
    <w:rsidRoot w:val="002E3B52"/>
    <w:rsid w:val="00010AD8"/>
    <w:rsid w:val="00010E9E"/>
    <w:rsid w:val="000116A1"/>
    <w:rsid w:val="00014165"/>
    <w:rsid w:val="00024906"/>
    <w:rsid w:val="00030794"/>
    <w:rsid w:val="00031F31"/>
    <w:rsid w:val="00033611"/>
    <w:rsid w:val="00036780"/>
    <w:rsid w:val="00040A77"/>
    <w:rsid w:val="00040BBA"/>
    <w:rsid w:val="00045A3F"/>
    <w:rsid w:val="0006179D"/>
    <w:rsid w:val="00063654"/>
    <w:rsid w:val="0007301B"/>
    <w:rsid w:val="000855A1"/>
    <w:rsid w:val="00086798"/>
    <w:rsid w:val="00090742"/>
    <w:rsid w:val="000938CD"/>
    <w:rsid w:val="000976C7"/>
    <w:rsid w:val="000B0263"/>
    <w:rsid w:val="000C13DF"/>
    <w:rsid w:val="000C7759"/>
    <w:rsid w:val="000C7CAC"/>
    <w:rsid w:val="000D75F0"/>
    <w:rsid w:val="000E3A01"/>
    <w:rsid w:val="000F7586"/>
    <w:rsid w:val="00104117"/>
    <w:rsid w:val="00111C39"/>
    <w:rsid w:val="00116C98"/>
    <w:rsid w:val="00125490"/>
    <w:rsid w:val="00127F82"/>
    <w:rsid w:val="0013099C"/>
    <w:rsid w:val="001315CF"/>
    <w:rsid w:val="001416B0"/>
    <w:rsid w:val="001540CE"/>
    <w:rsid w:val="0015605F"/>
    <w:rsid w:val="00156AED"/>
    <w:rsid w:val="001678FC"/>
    <w:rsid w:val="0017304D"/>
    <w:rsid w:val="00173CAB"/>
    <w:rsid w:val="0018031A"/>
    <w:rsid w:val="00183BB2"/>
    <w:rsid w:val="00185B02"/>
    <w:rsid w:val="0019295E"/>
    <w:rsid w:val="00194C03"/>
    <w:rsid w:val="001A0E72"/>
    <w:rsid w:val="001A2261"/>
    <w:rsid w:val="001A3E61"/>
    <w:rsid w:val="001A4EB8"/>
    <w:rsid w:val="001B2C0F"/>
    <w:rsid w:val="001B41E3"/>
    <w:rsid w:val="001B4714"/>
    <w:rsid w:val="001B58C5"/>
    <w:rsid w:val="001C26C6"/>
    <w:rsid w:val="001D0C9B"/>
    <w:rsid w:val="001D51BB"/>
    <w:rsid w:val="001D532D"/>
    <w:rsid w:val="001D5DEF"/>
    <w:rsid w:val="001E041A"/>
    <w:rsid w:val="001E5A24"/>
    <w:rsid w:val="001F0592"/>
    <w:rsid w:val="001F1D86"/>
    <w:rsid w:val="001F2683"/>
    <w:rsid w:val="001F6695"/>
    <w:rsid w:val="002023C5"/>
    <w:rsid w:val="00204FDE"/>
    <w:rsid w:val="00206466"/>
    <w:rsid w:val="00210180"/>
    <w:rsid w:val="002139E4"/>
    <w:rsid w:val="00217F2E"/>
    <w:rsid w:val="002313CF"/>
    <w:rsid w:val="00231E82"/>
    <w:rsid w:val="002330CA"/>
    <w:rsid w:val="0023312F"/>
    <w:rsid w:val="0024029B"/>
    <w:rsid w:val="00246AF7"/>
    <w:rsid w:val="00246D95"/>
    <w:rsid w:val="002509FE"/>
    <w:rsid w:val="00253E2E"/>
    <w:rsid w:val="00253EA7"/>
    <w:rsid w:val="002552C8"/>
    <w:rsid w:val="0025594B"/>
    <w:rsid w:val="00261D58"/>
    <w:rsid w:val="00264C7E"/>
    <w:rsid w:val="00272575"/>
    <w:rsid w:val="0027602D"/>
    <w:rsid w:val="002834A0"/>
    <w:rsid w:val="00293CEA"/>
    <w:rsid w:val="00297348"/>
    <w:rsid w:val="002A2BA9"/>
    <w:rsid w:val="002A2F92"/>
    <w:rsid w:val="002A3B67"/>
    <w:rsid w:val="002A5D80"/>
    <w:rsid w:val="002A61AC"/>
    <w:rsid w:val="002B1ACC"/>
    <w:rsid w:val="002B1FFA"/>
    <w:rsid w:val="002B2651"/>
    <w:rsid w:val="002B2C57"/>
    <w:rsid w:val="002B5F42"/>
    <w:rsid w:val="002C29E8"/>
    <w:rsid w:val="002D05D9"/>
    <w:rsid w:val="002D1035"/>
    <w:rsid w:val="002D45B3"/>
    <w:rsid w:val="002D57B8"/>
    <w:rsid w:val="002D5DBB"/>
    <w:rsid w:val="002D7852"/>
    <w:rsid w:val="002E3B52"/>
    <w:rsid w:val="002F528E"/>
    <w:rsid w:val="00300868"/>
    <w:rsid w:val="0030533B"/>
    <w:rsid w:val="00305D6A"/>
    <w:rsid w:val="0031072F"/>
    <w:rsid w:val="00312485"/>
    <w:rsid w:val="00321CFF"/>
    <w:rsid w:val="003262F4"/>
    <w:rsid w:val="00334157"/>
    <w:rsid w:val="003359F1"/>
    <w:rsid w:val="00336976"/>
    <w:rsid w:val="00347250"/>
    <w:rsid w:val="00350918"/>
    <w:rsid w:val="003646BE"/>
    <w:rsid w:val="00376AA9"/>
    <w:rsid w:val="00386AF8"/>
    <w:rsid w:val="003900BB"/>
    <w:rsid w:val="00391832"/>
    <w:rsid w:val="003938C7"/>
    <w:rsid w:val="003A07A1"/>
    <w:rsid w:val="003B1332"/>
    <w:rsid w:val="003B27C3"/>
    <w:rsid w:val="003B40A8"/>
    <w:rsid w:val="003B56C7"/>
    <w:rsid w:val="003C0280"/>
    <w:rsid w:val="003C7D80"/>
    <w:rsid w:val="003D31E6"/>
    <w:rsid w:val="003E1DCD"/>
    <w:rsid w:val="003E412C"/>
    <w:rsid w:val="003E6D14"/>
    <w:rsid w:val="003E7D77"/>
    <w:rsid w:val="003F7692"/>
    <w:rsid w:val="00406164"/>
    <w:rsid w:val="00407F98"/>
    <w:rsid w:val="00410946"/>
    <w:rsid w:val="004124B5"/>
    <w:rsid w:val="00416AF2"/>
    <w:rsid w:val="00416D4D"/>
    <w:rsid w:val="00417C93"/>
    <w:rsid w:val="00421309"/>
    <w:rsid w:val="00421AE7"/>
    <w:rsid w:val="00430324"/>
    <w:rsid w:val="004357B1"/>
    <w:rsid w:val="004419E2"/>
    <w:rsid w:val="00442226"/>
    <w:rsid w:val="00442273"/>
    <w:rsid w:val="0044353F"/>
    <w:rsid w:val="00450664"/>
    <w:rsid w:val="00450EE3"/>
    <w:rsid w:val="00455058"/>
    <w:rsid w:val="004632DD"/>
    <w:rsid w:val="00463D68"/>
    <w:rsid w:val="00466A16"/>
    <w:rsid w:val="00487579"/>
    <w:rsid w:val="00487A8B"/>
    <w:rsid w:val="004A5C30"/>
    <w:rsid w:val="004B3D08"/>
    <w:rsid w:val="004B4A84"/>
    <w:rsid w:val="004B62BA"/>
    <w:rsid w:val="004C07F8"/>
    <w:rsid w:val="004C3E57"/>
    <w:rsid w:val="004C6B2C"/>
    <w:rsid w:val="004D2461"/>
    <w:rsid w:val="004E25E7"/>
    <w:rsid w:val="004F31BF"/>
    <w:rsid w:val="004F5FE8"/>
    <w:rsid w:val="00501096"/>
    <w:rsid w:val="00507F98"/>
    <w:rsid w:val="005137E5"/>
    <w:rsid w:val="005274A9"/>
    <w:rsid w:val="0053715C"/>
    <w:rsid w:val="0054017C"/>
    <w:rsid w:val="00577958"/>
    <w:rsid w:val="00587042"/>
    <w:rsid w:val="00591252"/>
    <w:rsid w:val="005A55F5"/>
    <w:rsid w:val="005A7368"/>
    <w:rsid w:val="005A738A"/>
    <w:rsid w:val="005B54AA"/>
    <w:rsid w:val="005C0F76"/>
    <w:rsid w:val="005C3740"/>
    <w:rsid w:val="005D47C5"/>
    <w:rsid w:val="005D6921"/>
    <w:rsid w:val="005E022F"/>
    <w:rsid w:val="005E5029"/>
    <w:rsid w:val="005E603E"/>
    <w:rsid w:val="005F60E4"/>
    <w:rsid w:val="005F78FB"/>
    <w:rsid w:val="00600CF6"/>
    <w:rsid w:val="006274FC"/>
    <w:rsid w:val="006312B0"/>
    <w:rsid w:val="006353D8"/>
    <w:rsid w:val="00646518"/>
    <w:rsid w:val="00650853"/>
    <w:rsid w:val="006652F4"/>
    <w:rsid w:val="00672079"/>
    <w:rsid w:val="00673DE5"/>
    <w:rsid w:val="006840E9"/>
    <w:rsid w:val="00685031"/>
    <w:rsid w:val="00685261"/>
    <w:rsid w:val="00690BCA"/>
    <w:rsid w:val="00692E16"/>
    <w:rsid w:val="00694FF2"/>
    <w:rsid w:val="006A7CE7"/>
    <w:rsid w:val="006B356D"/>
    <w:rsid w:val="006B5016"/>
    <w:rsid w:val="006B5C14"/>
    <w:rsid w:val="006C3426"/>
    <w:rsid w:val="006D1133"/>
    <w:rsid w:val="006E4C34"/>
    <w:rsid w:val="006E60CE"/>
    <w:rsid w:val="006F260E"/>
    <w:rsid w:val="006F43A7"/>
    <w:rsid w:val="006F6743"/>
    <w:rsid w:val="00703728"/>
    <w:rsid w:val="00704B5D"/>
    <w:rsid w:val="0071374D"/>
    <w:rsid w:val="00721C67"/>
    <w:rsid w:val="007364AA"/>
    <w:rsid w:val="0073697B"/>
    <w:rsid w:val="0074455A"/>
    <w:rsid w:val="00747EDF"/>
    <w:rsid w:val="00750FB9"/>
    <w:rsid w:val="00751006"/>
    <w:rsid w:val="007679DE"/>
    <w:rsid w:val="00787775"/>
    <w:rsid w:val="007927AB"/>
    <w:rsid w:val="007A7C0C"/>
    <w:rsid w:val="007B081B"/>
    <w:rsid w:val="007B22A5"/>
    <w:rsid w:val="007B355B"/>
    <w:rsid w:val="007D1946"/>
    <w:rsid w:val="007D4724"/>
    <w:rsid w:val="007E4207"/>
    <w:rsid w:val="007E6713"/>
    <w:rsid w:val="007F17F0"/>
    <w:rsid w:val="007F4261"/>
    <w:rsid w:val="007F489A"/>
    <w:rsid w:val="007F654C"/>
    <w:rsid w:val="00802A79"/>
    <w:rsid w:val="00804386"/>
    <w:rsid w:val="00804956"/>
    <w:rsid w:val="00810D12"/>
    <w:rsid w:val="00824470"/>
    <w:rsid w:val="00824CE8"/>
    <w:rsid w:val="008265C8"/>
    <w:rsid w:val="00831932"/>
    <w:rsid w:val="00833A11"/>
    <w:rsid w:val="00842FEC"/>
    <w:rsid w:val="00852DE3"/>
    <w:rsid w:val="00891BBF"/>
    <w:rsid w:val="008A09E8"/>
    <w:rsid w:val="008A4B38"/>
    <w:rsid w:val="008A55E6"/>
    <w:rsid w:val="008A6A48"/>
    <w:rsid w:val="008B10A1"/>
    <w:rsid w:val="008B1DFF"/>
    <w:rsid w:val="008C2117"/>
    <w:rsid w:val="008C3541"/>
    <w:rsid w:val="008D138B"/>
    <w:rsid w:val="008E03FD"/>
    <w:rsid w:val="008E6FB7"/>
    <w:rsid w:val="00917ACD"/>
    <w:rsid w:val="00923ABC"/>
    <w:rsid w:val="00924227"/>
    <w:rsid w:val="00926B83"/>
    <w:rsid w:val="00940C83"/>
    <w:rsid w:val="00942F33"/>
    <w:rsid w:val="009502AE"/>
    <w:rsid w:val="009507F9"/>
    <w:rsid w:val="0095116F"/>
    <w:rsid w:val="009634E0"/>
    <w:rsid w:val="00971DE7"/>
    <w:rsid w:val="00974077"/>
    <w:rsid w:val="009850F6"/>
    <w:rsid w:val="00990D01"/>
    <w:rsid w:val="009945E6"/>
    <w:rsid w:val="009B0094"/>
    <w:rsid w:val="009B23F5"/>
    <w:rsid w:val="009B6E89"/>
    <w:rsid w:val="009C102E"/>
    <w:rsid w:val="009C44BE"/>
    <w:rsid w:val="009D47D7"/>
    <w:rsid w:val="009E077F"/>
    <w:rsid w:val="009E350E"/>
    <w:rsid w:val="009E4102"/>
    <w:rsid w:val="009E6DA9"/>
    <w:rsid w:val="009F2A07"/>
    <w:rsid w:val="009F3B5B"/>
    <w:rsid w:val="00A05F25"/>
    <w:rsid w:val="00A07927"/>
    <w:rsid w:val="00A07AFD"/>
    <w:rsid w:val="00A11214"/>
    <w:rsid w:val="00A162E9"/>
    <w:rsid w:val="00A269E1"/>
    <w:rsid w:val="00A329E7"/>
    <w:rsid w:val="00A35413"/>
    <w:rsid w:val="00A42D8C"/>
    <w:rsid w:val="00A43427"/>
    <w:rsid w:val="00A65E8F"/>
    <w:rsid w:val="00A66E10"/>
    <w:rsid w:val="00A80B0E"/>
    <w:rsid w:val="00A84301"/>
    <w:rsid w:val="00A84558"/>
    <w:rsid w:val="00A97C95"/>
    <w:rsid w:val="00AA00B1"/>
    <w:rsid w:val="00AA5341"/>
    <w:rsid w:val="00AA57A6"/>
    <w:rsid w:val="00AB0315"/>
    <w:rsid w:val="00AB41DF"/>
    <w:rsid w:val="00AC13B3"/>
    <w:rsid w:val="00AC2A26"/>
    <w:rsid w:val="00AC3579"/>
    <w:rsid w:val="00AD4354"/>
    <w:rsid w:val="00AD628B"/>
    <w:rsid w:val="00AE7327"/>
    <w:rsid w:val="00AE7393"/>
    <w:rsid w:val="00B00EFE"/>
    <w:rsid w:val="00B029C6"/>
    <w:rsid w:val="00B030AC"/>
    <w:rsid w:val="00B057FF"/>
    <w:rsid w:val="00B112ED"/>
    <w:rsid w:val="00B12518"/>
    <w:rsid w:val="00B26BDE"/>
    <w:rsid w:val="00B278A2"/>
    <w:rsid w:val="00B3413E"/>
    <w:rsid w:val="00B34409"/>
    <w:rsid w:val="00B36D5F"/>
    <w:rsid w:val="00B4137B"/>
    <w:rsid w:val="00B50848"/>
    <w:rsid w:val="00B55152"/>
    <w:rsid w:val="00B7465D"/>
    <w:rsid w:val="00B816AE"/>
    <w:rsid w:val="00B8281B"/>
    <w:rsid w:val="00B93722"/>
    <w:rsid w:val="00B97F1B"/>
    <w:rsid w:val="00BA6062"/>
    <w:rsid w:val="00BB50A6"/>
    <w:rsid w:val="00BC1885"/>
    <w:rsid w:val="00BC4060"/>
    <w:rsid w:val="00BD32C1"/>
    <w:rsid w:val="00BD737B"/>
    <w:rsid w:val="00BE5408"/>
    <w:rsid w:val="00BE623A"/>
    <w:rsid w:val="00BE72EC"/>
    <w:rsid w:val="00BF2193"/>
    <w:rsid w:val="00BF6FC6"/>
    <w:rsid w:val="00C00510"/>
    <w:rsid w:val="00C074A4"/>
    <w:rsid w:val="00C155D6"/>
    <w:rsid w:val="00C21B84"/>
    <w:rsid w:val="00C44FA8"/>
    <w:rsid w:val="00C4593C"/>
    <w:rsid w:val="00C517EE"/>
    <w:rsid w:val="00C6136C"/>
    <w:rsid w:val="00C642D8"/>
    <w:rsid w:val="00C66C14"/>
    <w:rsid w:val="00C76261"/>
    <w:rsid w:val="00C80151"/>
    <w:rsid w:val="00C80F9F"/>
    <w:rsid w:val="00C86C5E"/>
    <w:rsid w:val="00C9588C"/>
    <w:rsid w:val="00C96C69"/>
    <w:rsid w:val="00CB5944"/>
    <w:rsid w:val="00CC103B"/>
    <w:rsid w:val="00CC1189"/>
    <w:rsid w:val="00CC1498"/>
    <w:rsid w:val="00CD2622"/>
    <w:rsid w:val="00CE61A7"/>
    <w:rsid w:val="00CF2FC2"/>
    <w:rsid w:val="00CF77C8"/>
    <w:rsid w:val="00D001FB"/>
    <w:rsid w:val="00D02999"/>
    <w:rsid w:val="00D02C7D"/>
    <w:rsid w:val="00D07A7C"/>
    <w:rsid w:val="00D13ECE"/>
    <w:rsid w:val="00D143BC"/>
    <w:rsid w:val="00D20473"/>
    <w:rsid w:val="00D21E54"/>
    <w:rsid w:val="00D36B1A"/>
    <w:rsid w:val="00D4529B"/>
    <w:rsid w:val="00D54C89"/>
    <w:rsid w:val="00D56B67"/>
    <w:rsid w:val="00D5792B"/>
    <w:rsid w:val="00D57993"/>
    <w:rsid w:val="00D62C2E"/>
    <w:rsid w:val="00D7388C"/>
    <w:rsid w:val="00D747F3"/>
    <w:rsid w:val="00D835D0"/>
    <w:rsid w:val="00D851BA"/>
    <w:rsid w:val="00D86404"/>
    <w:rsid w:val="00D8642F"/>
    <w:rsid w:val="00D9400B"/>
    <w:rsid w:val="00D9608E"/>
    <w:rsid w:val="00D97EBF"/>
    <w:rsid w:val="00DA3EB2"/>
    <w:rsid w:val="00DA757D"/>
    <w:rsid w:val="00DB7B1B"/>
    <w:rsid w:val="00DC041F"/>
    <w:rsid w:val="00DC08D6"/>
    <w:rsid w:val="00DC262E"/>
    <w:rsid w:val="00DC374B"/>
    <w:rsid w:val="00DC777D"/>
    <w:rsid w:val="00DD6763"/>
    <w:rsid w:val="00DE33EA"/>
    <w:rsid w:val="00DE5F27"/>
    <w:rsid w:val="00DF4147"/>
    <w:rsid w:val="00E05CE0"/>
    <w:rsid w:val="00E10269"/>
    <w:rsid w:val="00E216EA"/>
    <w:rsid w:val="00E313BF"/>
    <w:rsid w:val="00E35790"/>
    <w:rsid w:val="00E42F8F"/>
    <w:rsid w:val="00E45C3A"/>
    <w:rsid w:val="00E50E1F"/>
    <w:rsid w:val="00E56545"/>
    <w:rsid w:val="00E77CBE"/>
    <w:rsid w:val="00E860C6"/>
    <w:rsid w:val="00E86E9A"/>
    <w:rsid w:val="00E90FE3"/>
    <w:rsid w:val="00E91A26"/>
    <w:rsid w:val="00EA66C6"/>
    <w:rsid w:val="00EC42EF"/>
    <w:rsid w:val="00EC478F"/>
    <w:rsid w:val="00EE070F"/>
    <w:rsid w:val="00EE49BB"/>
    <w:rsid w:val="00EF5F94"/>
    <w:rsid w:val="00F01EC6"/>
    <w:rsid w:val="00F05D97"/>
    <w:rsid w:val="00F06094"/>
    <w:rsid w:val="00F1090F"/>
    <w:rsid w:val="00F10A72"/>
    <w:rsid w:val="00F1495F"/>
    <w:rsid w:val="00F16EFE"/>
    <w:rsid w:val="00F22FCB"/>
    <w:rsid w:val="00F24B8B"/>
    <w:rsid w:val="00F270FB"/>
    <w:rsid w:val="00F31DFF"/>
    <w:rsid w:val="00F328AC"/>
    <w:rsid w:val="00F40226"/>
    <w:rsid w:val="00F43487"/>
    <w:rsid w:val="00F46054"/>
    <w:rsid w:val="00F50FC6"/>
    <w:rsid w:val="00F51E15"/>
    <w:rsid w:val="00F542ED"/>
    <w:rsid w:val="00F55E8D"/>
    <w:rsid w:val="00F56222"/>
    <w:rsid w:val="00F70701"/>
    <w:rsid w:val="00F8008C"/>
    <w:rsid w:val="00F80482"/>
    <w:rsid w:val="00F84951"/>
    <w:rsid w:val="00F85A38"/>
    <w:rsid w:val="00F8696F"/>
    <w:rsid w:val="00F96F92"/>
    <w:rsid w:val="00F9779B"/>
    <w:rsid w:val="00FA069A"/>
    <w:rsid w:val="00FA1F24"/>
    <w:rsid w:val="00FA23A1"/>
    <w:rsid w:val="00FB062C"/>
    <w:rsid w:val="00FC125B"/>
    <w:rsid w:val="00FC1998"/>
    <w:rsid w:val="00FC37B4"/>
    <w:rsid w:val="00FC3831"/>
    <w:rsid w:val="00FC4580"/>
    <w:rsid w:val="00FC5C0A"/>
    <w:rsid w:val="00FC7166"/>
    <w:rsid w:val="00FD113E"/>
    <w:rsid w:val="00FD5A15"/>
    <w:rsid w:val="00FE143B"/>
    <w:rsid w:val="00FE25EB"/>
    <w:rsid w:val="00FE3547"/>
    <w:rsid w:val="00FE3C7F"/>
    <w:rsid w:val="00FE638D"/>
    <w:rsid w:val="00FF021A"/>
    <w:rsid w:val="00FF0705"/>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E76D41"/>
  <w15:chartTrackingRefBased/>
  <w15:docId w15:val="{9C64F0B6-3C47-A840-971C-4B45DF6C8C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3B52"/>
  </w:style>
  <w:style w:type="paragraph" w:styleId="Heading1">
    <w:name w:val="heading 1"/>
    <w:basedOn w:val="Normal"/>
    <w:next w:val="Normal"/>
    <w:link w:val="Heading1Char"/>
    <w:uiPriority w:val="9"/>
    <w:qFormat/>
    <w:rsid w:val="002E3B5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E3B5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E3B5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E3B5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E3B5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E3B5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E3B5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E3B5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E3B5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3B5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E3B5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E3B5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E3B5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E3B5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E3B5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E3B5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E3B5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E3B52"/>
    <w:rPr>
      <w:rFonts w:eastAsiaTheme="majorEastAsia" w:cstheme="majorBidi"/>
      <w:color w:val="272727" w:themeColor="text1" w:themeTint="D8"/>
    </w:rPr>
  </w:style>
  <w:style w:type="paragraph" w:styleId="Title">
    <w:name w:val="Title"/>
    <w:basedOn w:val="Normal"/>
    <w:next w:val="Normal"/>
    <w:link w:val="TitleChar"/>
    <w:uiPriority w:val="10"/>
    <w:qFormat/>
    <w:rsid w:val="002E3B5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3B5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E3B5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E3B5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E3B52"/>
    <w:pPr>
      <w:spacing w:before="160"/>
      <w:jc w:val="center"/>
    </w:pPr>
    <w:rPr>
      <w:i/>
      <w:iCs/>
      <w:color w:val="404040" w:themeColor="text1" w:themeTint="BF"/>
    </w:rPr>
  </w:style>
  <w:style w:type="character" w:customStyle="1" w:styleId="QuoteChar">
    <w:name w:val="Quote Char"/>
    <w:basedOn w:val="DefaultParagraphFont"/>
    <w:link w:val="Quote"/>
    <w:uiPriority w:val="29"/>
    <w:rsid w:val="002E3B52"/>
    <w:rPr>
      <w:i/>
      <w:iCs/>
      <w:color w:val="404040" w:themeColor="text1" w:themeTint="BF"/>
    </w:rPr>
  </w:style>
  <w:style w:type="paragraph" w:styleId="ListParagraph">
    <w:name w:val="List Paragraph"/>
    <w:basedOn w:val="Normal"/>
    <w:uiPriority w:val="34"/>
    <w:qFormat/>
    <w:rsid w:val="002E3B52"/>
    <w:pPr>
      <w:ind w:left="720"/>
      <w:contextualSpacing/>
    </w:pPr>
  </w:style>
  <w:style w:type="character" w:styleId="IntenseEmphasis">
    <w:name w:val="Intense Emphasis"/>
    <w:basedOn w:val="DefaultParagraphFont"/>
    <w:uiPriority w:val="21"/>
    <w:qFormat/>
    <w:rsid w:val="002E3B52"/>
    <w:rPr>
      <w:i/>
      <w:iCs/>
      <w:color w:val="0F4761" w:themeColor="accent1" w:themeShade="BF"/>
    </w:rPr>
  </w:style>
  <w:style w:type="paragraph" w:styleId="IntenseQuote">
    <w:name w:val="Intense Quote"/>
    <w:basedOn w:val="Normal"/>
    <w:next w:val="Normal"/>
    <w:link w:val="IntenseQuoteChar"/>
    <w:uiPriority w:val="30"/>
    <w:qFormat/>
    <w:rsid w:val="002E3B5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E3B52"/>
    <w:rPr>
      <w:i/>
      <w:iCs/>
      <w:color w:val="0F4761" w:themeColor="accent1" w:themeShade="BF"/>
    </w:rPr>
  </w:style>
  <w:style w:type="character" w:styleId="IntenseReference">
    <w:name w:val="Intense Reference"/>
    <w:basedOn w:val="DefaultParagraphFont"/>
    <w:uiPriority w:val="32"/>
    <w:qFormat/>
    <w:rsid w:val="002E3B52"/>
    <w:rPr>
      <w:b/>
      <w:bCs/>
      <w:smallCaps/>
      <w:color w:val="0F4761" w:themeColor="accent1" w:themeShade="BF"/>
      <w:spacing w:val="5"/>
    </w:rPr>
  </w:style>
  <w:style w:type="character" w:styleId="Hyperlink">
    <w:name w:val="Hyperlink"/>
    <w:basedOn w:val="DefaultParagraphFont"/>
    <w:uiPriority w:val="99"/>
    <w:unhideWhenUsed/>
    <w:rsid w:val="002E3B52"/>
    <w:rPr>
      <w:color w:val="467886" w:themeColor="hyperlink"/>
      <w:u w:val="single"/>
    </w:rPr>
  </w:style>
  <w:style w:type="paragraph" w:styleId="TOCHeading">
    <w:name w:val="TOC Heading"/>
    <w:basedOn w:val="Heading1"/>
    <w:next w:val="Normal"/>
    <w:uiPriority w:val="39"/>
    <w:unhideWhenUsed/>
    <w:qFormat/>
    <w:rsid w:val="002E3B52"/>
    <w:pPr>
      <w:spacing w:before="480" w:after="0" w:line="276" w:lineRule="auto"/>
      <w:outlineLvl w:val="9"/>
    </w:pPr>
    <w:rPr>
      <w:b/>
      <w:bCs/>
      <w:kern w:val="0"/>
      <w:sz w:val="28"/>
      <w:szCs w:val="28"/>
      <w:lang w:val="en-US" w:eastAsia="en-US"/>
      <w14:ligatures w14:val="none"/>
    </w:rPr>
  </w:style>
  <w:style w:type="paragraph" w:styleId="TOC1">
    <w:name w:val="toc 1"/>
    <w:basedOn w:val="Normal"/>
    <w:next w:val="Normal"/>
    <w:autoRedefine/>
    <w:uiPriority w:val="39"/>
    <w:unhideWhenUsed/>
    <w:rsid w:val="002E3B52"/>
    <w:pPr>
      <w:spacing w:before="120" w:after="0"/>
    </w:pPr>
    <w:rPr>
      <w:b/>
      <w:bCs/>
      <w:i/>
      <w:iCs/>
    </w:rPr>
  </w:style>
  <w:style w:type="paragraph" w:styleId="TOC2">
    <w:name w:val="toc 2"/>
    <w:basedOn w:val="Normal"/>
    <w:next w:val="Normal"/>
    <w:autoRedefine/>
    <w:uiPriority w:val="39"/>
    <w:unhideWhenUsed/>
    <w:rsid w:val="002E3B52"/>
    <w:pPr>
      <w:spacing w:before="120" w:after="0"/>
      <w:ind w:left="240"/>
    </w:pPr>
    <w:rPr>
      <w:b/>
      <w:bCs/>
      <w:sz w:val="22"/>
      <w:szCs w:val="22"/>
    </w:rPr>
  </w:style>
  <w:style w:type="paragraph" w:styleId="TOC3">
    <w:name w:val="toc 3"/>
    <w:basedOn w:val="Normal"/>
    <w:next w:val="Normal"/>
    <w:autoRedefine/>
    <w:uiPriority w:val="39"/>
    <w:unhideWhenUsed/>
    <w:rsid w:val="002E3B52"/>
    <w:pPr>
      <w:spacing w:after="0"/>
      <w:ind w:left="480"/>
    </w:pPr>
    <w:rPr>
      <w:sz w:val="20"/>
      <w:szCs w:val="20"/>
    </w:rPr>
  </w:style>
  <w:style w:type="paragraph" w:styleId="TOC4">
    <w:name w:val="toc 4"/>
    <w:basedOn w:val="Normal"/>
    <w:next w:val="Normal"/>
    <w:autoRedefine/>
    <w:uiPriority w:val="39"/>
    <w:semiHidden/>
    <w:unhideWhenUsed/>
    <w:rsid w:val="002E3B52"/>
    <w:pPr>
      <w:spacing w:after="0"/>
      <w:ind w:left="720"/>
    </w:pPr>
    <w:rPr>
      <w:sz w:val="20"/>
      <w:szCs w:val="20"/>
    </w:rPr>
  </w:style>
  <w:style w:type="paragraph" w:styleId="TOC5">
    <w:name w:val="toc 5"/>
    <w:basedOn w:val="Normal"/>
    <w:next w:val="Normal"/>
    <w:autoRedefine/>
    <w:uiPriority w:val="39"/>
    <w:semiHidden/>
    <w:unhideWhenUsed/>
    <w:rsid w:val="002E3B52"/>
    <w:pPr>
      <w:spacing w:after="0"/>
      <w:ind w:left="960"/>
    </w:pPr>
    <w:rPr>
      <w:sz w:val="20"/>
      <w:szCs w:val="20"/>
    </w:rPr>
  </w:style>
  <w:style w:type="paragraph" w:styleId="TOC6">
    <w:name w:val="toc 6"/>
    <w:basedOn w:val="Normal"/>
    <w:next w:val="Normal"/>
    <w:autoRedefine/>
    <w:uiPriority w:val="39"/>
    <w:semiHidden/>
    <w:unhideWhenUsed/>
    <w:rsid w:val="002E3B52"/>
    <w:pPr>
      <w:spacing w:after="0"/>
      <w:ind w:left="1200"/>
    </w:pPr>
    <w:rPr>
      <w:sz w:val="20"/>
      <w:szCs w:val="20"/>
    </w:rPr>
  </w:style>
  <w:style w:type="paragraph" w:styleId="TOC7">
    <w:name w:val="toc 7"/>
    <w:basedOn w:val="Normal"/>
    <w:next w:val="Normal"/>
    <w:autoRedefine/>
    <w:uiPriority w:val="39"/>
    <w:semiHidden/>
    <w:unhideWhenUsed/>
    <w:rsid w:val="002E3B52"/>
    <w:pPr>
      <w:spacing w:after="0"/>
      <w:ind w:left="1440"/>
    </w:pPr>
    <w:rPr>
      <w:sz w:val="20"/>
      <w:szCs w:val="20"/>
    </w:rPr>
  </w:style>
  <w:style w:type="paragraph" w:styleId="TOC8">
    <w:name w:val="toc 8"/>
    <w:basedOn w:val="Normal"/>
    <w:next w:val="Normal"/>
    <w:autoRedefine/>
    <w:uiPriority w:val="39"/>
    <w:semiHidden/>
    <w:unhideWhenUsed/>
    <w:rsid w:val="002E3B52"/>
    <w:pPr>
      <w:spacing w:after="0"/>
      <w:ind w:left="1680"/>
    </w:pPr>
    <w:rPr>
      <w:sz w:val="20"/>
      <w:szCs w:val="20"/>
    </w:rPr>
  </w:style>
  <w:style w:type="paragraph" w:styleId="TOC9">
    <w:name w:val="toc 9"/>
    <w:basedOn w:val="Normal"/>
    <w:next w:val="Normal"/>
    <w:autoRedefine/>
    <w:uiPriority w:val="39"/>
    <w:semiHidden/>
    <w:unhideWhenUsed/>
    <w:rsid w:val="002E3B52"/>
    <w:pPr>
      <w:spacing w:after="0"/>
      <w:ind w:left="1920"/>
    </w:pPr>
    <w:rPr>
      <w:sz w:val="20"/>
      <w:szCs w:val="20"/>
    </w:rPr>
  </w:style>
  <w:style w:type="character" w:styleId="CommentReference">
    <w:name w:val="annotation reference"/>
    <w:basedOn w:val="DefaultParagraphFont"/>
    <w:uiPriority w:val="99"/>
    <w:semiHidden/>
    <w:unhideWhenUsed/>
    <w:rsid w:val="00D54C89"/>
    <w:rPr>
      <w:sz w:val="16"/>
      <w:szCs w:val="16"/>
    </w:rPr>
  </w:style>
  <w:style w:type="paragraph" w:styleId="CommentText">
    <w:name w:val="annotation text"/>
    <w:basedOn w:val="Normal"/>
    <w:link w:val="CommentTextChar"/>
    <w:uiPriority w:val="99"/>
    <w:semiHidden/>
    <w:unhideWhenUsed/>
    <w:rsid w:val="00D54C89"/>
    <w:pPr>
      <w:spacing w:line="240" w:lineRule="auto"/>
    </w:pPr>
    <w:rPr>
      <w:sz w:val="20"/>
      <w:szCs w:val="20"/>
    </w:rPr>
  </w:style>
  <w:style w:type="character" w:customStyle="1" w:styleId="CommentTextChar">
    <w:name w:val="Comment Text Char"/>
    <w:basedOn w:val="DefaultParagraphFont"/>
    <w:link w:val="CommentText"/>
    <w:uiPriority w:val="99"/>
    <w:semiHidden/>
    <w:rsid w:val="00D54C89"/>
    <w:rPr>
      <w:sz w:val="20"/>
      <w:szCs w:val="20"/>
    </w:rPr>
  </w:style>
  <w:style w:type="paragraph" w:styleId="CommentSubject">
    <w:name w:val="annotation subject"/>
    <w:basedOn w:val="CommentText"/>
    <w:next w:val="CommentText"/>
    <w:link w:val="CommentSubjectChar"/>
    <w:uiPriority w:val="99"/>
    <w:semiHidden/>
    <w:unhideWhenUsed/>
    <w:rsid w:val="00D54C89"/>
    <w:rPr>
      <w:b/>
      <w:bCs/>
    </w:rPr>
  </w:style>
  <w:style w:type="character" w:customStyle="1" w:styleId="CommentSubjectChar">
    <w:name w:val="Comment Subject Char"/>
    <w:basedOn w:val="CommentTextChar"/>
    <w:link w:val="CommentSubject"/>
    <w:uiPriority w:val="99"/>
    <w:semiHidden/>
    <w:rsid w:val="00D54C89"/>
    <w:rPr>
      <w:b/>
      <w:bCs/>
      <w:sz w:val="20"/>
      <w:szCs w:val="20"/>
    </w:rPr>
  </w:style>
  <w:style w:type="table" w:styleId="TableGrid">
    <w:name w:val="Table Grid"/>
    <w:basedOn w:val="TableNormal"/>
    <w:uiPriority w:val="39"/>
    <w:rsid w:val="00D54C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54C89"/>
    <w:pPr>
      <w:spacing w:after="200" w:line="240" w:lineRule="auto"/>
    </w:pPr>
    <w:rPr>
      <w:i/>
      <w:iCs/>
      <w:color w:val="0E2841" w:themeColor="text2"/>
      <w:sz w:val="18"/>
      <w:szCs w:val="18"/>
    </w:rPr>
  </w:style>
  <w:style w:type="character" w:styleId="UnresolvedMention">
    <w:name w:val="Unresolved Mention"/>
    <w:basedOn w:val="DefaultParagraphFont"/>
    <w:uiPriority w:val="99"/>
    <w:semiHidden/>
    <w:unhideWhenUsed/>
    <w:rsid w:val="00F06094"/>
    <w:rPr>
      <w:color w:val="605E5C"/>
      <w:shd w:val="clear" w:color="auto" w:fill="E1DFDD"/>
    </w:rPr>
  </w:style>
  <w:style w:type="paragraph" w:customStyle="1" w:styleId="EndNoteBibliographyTitle">
    <w:name w:val="EndNote Bibliography Title"/>
    <w:basedOn w:val="Normal"/>
    <w:link w:val="EndNoteBibliographyTitleChar"/>
    <w:rsid w:val="00AB0315"/>
    <w:pPr>
      <w:spacing w:after="0"/>
      <w:jc w:val="center"/>
    </w:pPr>
    <w:rPr>
      <w:rFonts w:ascii="Aptos" w:hAnsi="Aptos"/>
    </w:rPr>
  </w:style>
  <w:style w:type="character" w:customStyle="1" w:styleId="EndNoteBibliographyTitleChar">
    <w:name w:val="EndNote Bibliography Title Char"/>
    <w:basedOn w:val="DefaultParagraphFont"/>
    <w:link w:val="EndNoteBibliographyTitle"/>
    <w:rsid w:val="00AB0315"/>
    <w:rPr>
      <w:rFonts w:ascii="Aptos" w:hAnsi="Aptos"/>
    </w:rPr>
  </w:style>
  <w:style w:type="paragraph" w:customStyle="1" w:styleId="EndNoteBibliography">
    <w:name w:val="EndNote Bibliography"/>
    <w:basedOn w:val="Normal"/>
    <w:link w:val="EndNoteBibliographyChar"/>
    <w:rsid w:val="00AB0315"/>
    <w:pPr>
      <w:spacing w:line="240" w:lineRule="auto"/>
    </w:pPr>
    <w:rPr>
      <w:rFonts w:ascii="Aptos" w:hAnsi="Aptos"/>
    </w:rPr>
  </w:style>
  <w:style w:type="character" w:customStyle="1" w:styleId="EndNoteBibliographyChar">
    <w:name w:val="EndNote Bibliography Char"/>
    <w:basedOn w:val="DefaultParagraphFont"/>
    <w:link w:val="EndNoteBibliography"/>
    <w:rsid w:val="00AB0315"/>
    <w:rPr>
      <w:rFonts w:ascii="Aptos" w:hAnsi="Aptos"/>
    </w:rPr>
  </w:style>
  <w:style w:type="character" w:styleId="FollowedHyperlink">
    <w:name w:val="FollowedHyperlink"/>
    <w:basedOn w:val="DefaultParagraphFont"/>
    <w:uiPriority w:val="99"/>
    <w:semiHidden/>
    <w:unhideWhenUsed/>
    <w:rsid w:val="002D1035"/>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jxli25/Video_HMM" TargetMode="External"/><Relationship Id="rId11" Type="http://schemas.openxmlformats.org/officeDocument/2006/relationships/hyperlink" Target="https://www.nitrc.org/projects/nbs/" TargetMode="Externa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A9C1B9-196B-3D43-8016-0882B459B7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TotalTime>
  <Pages>8</Pages>
  <Words>1873</Words>
  <Characters>10682</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dy Xiaotian Li</dc:creator>
  <cp:keywords/>
  <dc:description/>
  <cp:lastModifiedBy>Judy Xiaotian Li</cp:lastModifiedBy>
  <cp:revision>13</cp:revision>
  <dcterms:created xsi:type="dcterms:W3CDTF">2025-08-16T04:29:00Z</dcterms:created>
  <dcterms:modified xsi:type="dcterms:W3CDTF">2025-08-20T06:06:00Z</dcterms:modified>
</cp:coreProperties>
</file>